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C216BB">
      <w:pPr>
        <w:pStyle w:val="mSection"/>
      </w:pPr>
      <w:r w:rsidRPr="00B53D4E">
        <w:rPr>
          <w:rFonts w:hint="eastAsia"/>
        </w:rPr>
        <w:t>1</w:t>
      </w:r>
      <w:r>
        <w:tab/>
      </w:r>
      <w:r w:rsidR="00B83045" w:rsidRPr="00B53D4E">
        <w:rPr>
          <w:rFonts w:hint="eastAsia"/>
        </w:rPr>
        <w:t>I</w:t>
      </w:r>
      <w:r w:rsidR="00B83045" w:rsidRPr="00B53D4E">
        <w:t>ntroduction</w:t>
      </w:r>
    </w:p>
    <w:p w:rsidR="00B83045"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 xml:space="preserve">knowledge appears to be quite general.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of variation in phonetic details, such as accent and co-articulation. These observations have led linguists to posit abstract categories such as voiceless and sonorant.</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and leads to routinization and practice effects. Such an approach predicts that frequency is main factor to behind phonological variation</w:t>
      </w:r>
      <w:r w:rsidR="00F27EF8" w:rsidRPr="00F27EF8">
        <w:t xml:space="preserve"> </w:t>
      </w:r>
      <w:r w:rsidR="00F27EF8">
        <w:t>such as assimilation and reduction (</w:t>
      </w:r>
      <w:r w:rsidR="00567671" w:rsidRPr="00567671">
        <w:rPr>
          <w:highlight w:val="yellow"/>
        </w:rPr>
        <w:t xml:space="preserve">see </w:t>
      </w:r>
      <w:proofErr w:type="spellStart"/>
      <w:r w:rsidR="00567671" w:rsidRPr="00567671">
        <w:rPr>
          <w:highlight w:val="yellow"/>
        </w:rPr>
        <w:t>Beckner</w:t>
      </w:r>
      <w:proofErr w:type="spellEnd"/>
      <w:r w:rsidR="00567671" w:rsidRPr="00567671">
        <w:rPr>
          <w:highlight w:val="yellow"/>
        </w:rPr>
        <w:t xml:space="preserve"> et al 2009, </w:t>
      </w:r>
      <w:r w:rsidR="00567671" w:rsidRPr="00567671">
        <w:rPr>
          <w:rFonts w:hint="eastAsia"/>
          <w:highlight w:val="yellow"/>
        </w:rPr>
        <w:t>Bybee 2010</w:t>
      </w:r>
      <w:r w:rsidR="00567671" w:rsidRPr="00567671">
        <w:rPr>
          <w:highlight w:val="yellow"/>
        </w:rPr>
        <w:t xml:space="preserve">, </w:t>
      </w:r>
      <w:proofErr w:type="spellStart"/>
      <w:r w:rsidR="00567671" w:rsidRPr="00567671">
        <w:rPr>
          <w:highlight w:val="yellow"/>
        </w:rPr>
        <w:t>MacWhiney</w:t>
      </w:r>
      <w:proofErr w:type="spellEnd"/>
      <w:r w:rsidR="00567671" w:rsidRPr="00567671">
        <w:rPr>
          <w:highlight w:val="yellow"/>
        </w:rPr>
        <w:t xml:space="preserve"> &amp; O’Grady 2015 f</w:t>
      </w:r>
      <w:r w:rsidR="00567671">
        <w:t>or general reviews</w:t>
      </w:r>
      <w:r w:rsidR="00F27EF8">
        <w:t>)</w:t>
      </w:r>
      <w:r w:rsidR="008C46E3">
        <w:t xml:space="preserve">. </w:t>
      </w:r>
      <w:r w:rsidR="00F27EF8">
        <w:t>V</w:t>
      </w:r>
      <w:r w:rsidR="008C46E3">
        <w:t>ery commonly-</w:t>
      </w:r>
      <w:r w:rsidR="00F27EF8">
        <w:t>occurring</w:t>
      </w:r>
      <w:r w:rsidR="008C46E3">
        <w:t xml:space="preserve"> words </w:t>
      </w:r>
      <w:r w:rsidR="00217AFF">
        <w:t xml:space="preserve">and expressions </w:t>
      </w:r>
      <w:r w:rsidR="008C46E3">
        <w:t>are practiced ov</w:t>
      </w:r>
      <w:r w:rsidR="00383837">
        <w:t>e</w:t>
      </w:r>
      <w:r w:rsidR="008C46E3">
        <w:t>r and over again,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r w:rsidR="00217AFF">
        <w:t xml:space="preserve"> English examples illustrating this process are the production of </w:t>
      </w:r>
      <w:r w:rsidR="00217AFF" w:rsidRPr="00217AFF">
        <w:rPr>
          <w:i/>
        </w:rPr>
        <w:t>I’m going to</w:t>
      </w:r>
      <w:r w:rsidR="00217AFF">
        <w:t xml:space="preserve"> as [</w:t>
      </w:r>
      <w:proofErr w:type="spellStart"/>
      <w:r w:rsidR="00217AFF">
        <w:rPr>
          <w:rFonts w:ascii="Lucida Sans Unicode" w:hAnsi="Lucida Sans Unicode" w:cs="Lucida Sans Unicode"/>
        </w:rPr>
        <w:t>aɪ</w:t>
      </w:r>
      <w:r w:rsidR="00425040">
        <w:rPr>
          <w:rFonts w:ascii="Lucida Sans Unicode" w:hAnsi="Lucida Sans Unicode" w:cs="Lucida Sans Unicode"/>
        </w:rPr>
        <w:t>m</w:t>
      </w:r>
      <w:r w:rsidR="00217AFF">
        <w:rPr>
          <w:rFonts w:ascii="Lucida Sans Unicode" w:hAnsi="Lucida Sans Unicode" w:cs="Lucida Sans Unicode"/>
        </w:rPr>
        <w:t>ə</w:t>
      </w:r>
      <w:proofErr w:type="spellEnd"/>
      <w:r w:rsidR="00217AFF">
        <w:t xml:space="preserve">] and </w:t>
      </w:r>
      <w:r w:rsidR="00217AFF" w:rsidRPr="00217AFF">
        <w:rPr>
          <w:i/>
        </w:rPr>
        <w:t>I don’t know</w:t>
      </w:r>
      <w:r w:rsidR="00217AFF">
        <w:t xml:space="preserve"> as [</w:t>
      </w:r>
      <w:proofErr w:type="spellStart"/>
      <w:r w:rsidR="00217AFF">
        <w:rPr>
          <w:rFonts w:ascii="Lucida Sans Unicode" w:hAnsi="Lucida Sans Unicode" w:cs="Lucida Sans Unicode"/>
        </w:rPr>
        <w:t>doʊn</w:t>
      </w:r>
      <w:r w:rsidR="00425040">
        <w:rPr>
          <w:rFonts w:ascii="Lucida Sans Unicode" w:hAnsi="Lucida Sans Unicode" w:cs="Lucida Sans Unicode"/>
        </w:rPr>
        <w:t>no</w:t>
      </w:r>
      <w:r w:rsidR="00217AFF">
        <w:rPr>
          <w:rFonts w:ascii="Lucida Sans Unicode" w:hAnsi="Lucida Sans Unicode" w:cs="Lucida Sans Unicode"/>
        </w:rPr>
        <w:t>ʊ</w:t>
      </w:r>
      <w:proofErr w:type="spellEnd"/>
      <w:r w:rsidR="00217AFF">
        <w:t>]</w:t>
      </w:r>
      <w:r w:rsidR="00425040">
        <w:t xml:space="preserve"> (</w:t>
      </w:r>
      <w:r w:rsidR="00425040" w:rsidRPr="00425040">
        <w:rPr>
          <w:highlight w:val="yellow"/>
        </w:rPr>
        <w:t>Bybee reference</w:t>
      </w:r>
      <w:r w:rsidR="00425040">
        <w:t>)</w:t>
      </w:r>
      <w:r w:rsidR="00217AFF">
        <w:t>.</w:t>
      </w:r>
    </w:p>
    <w:p w:rsidR="00F27EF8" w:rsidRPr="00B53D4E" w:rsidRDefault="008C46E3" w:rsidP="00B53D4E">
      <w:pPr>
        <w:pStyle w:val="mparaindent"/>
      </w:pPr>
      <w:r w:rsidRPr="00B53D4E">
        <w:rPr>
          <w:rFonts w:hint="eastAsia"/>
        </w:rPr>
        <w:t>A</w:t>
      </w:r>
      <w:r w:rsidRPr="00B53D4E">
        <w:t>nother possible (although not necessarily incompatible) driving factor behind emergent linguistic phonological knowledge is effective communication.</w:t>
      </w:r>
      <w:r w:rsidR="00CD7C96" w:rsidRPr="00B53D4E">
        <w:t xml:space="preserve"> In this approach, a crucial part of phonological processing is the probabilistic inference made during speech production and perception. Speakers us their emergent linguistic knowledge to infer the relative probability of a word given the context. Highly predictable words need less phonetic cues to accurately process than less predictable words. Thus, </w:t>
      </w:r>
      <w:r w:rsidR="007C065A" w:rsidRPr="00B53D4E">
        <w:t xml:space="preserve">t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567671" w:rsidRPr="00B53D4E">
        <w:rPr>
          <w:highlight w:val="yellow"/>
        </w:rPr>
        <w:t xml:space="preserve">Clopper and </w:t>
      </w:r>
      <w:proofErr w:type="spellStart"/>
      <w:r w:rsidR="00567671" w:rsidRPr="00B53D4E">
        <w:rPr>
          <w:highlight w:val="yellow"/>
        </w:rPr>
        <w:t>turnbull</w:t>
      </w:r>
      <w:proofErr w:type="spellEnd"/>
      <w:r w:rsidR="00567671" w:rsidRPr="00B53D4E">
        <w:rPr>
          <w:highlight w:val="yellow"/>
        </w:rPr>
        <w:t xml:space="preserve"> 2018</w:t>
      </w:r>
      <w:r w:rsidR="00B53D4E" w:rsidRPr="00B53D4E">
        <w:rPr>
          <w:highlight w:val="yellow"/>
        </w:rPr>
        <w:t xml:space="preserve">, Jaeger and </w:t>
      </w:r>
      <w:proofErr w:type="spellStart"/>
      <w:r w:rsidR="00B53D4E" w:rsidRPr="00B53D4E">
        <w:rPr>
          <w:highlight w:val="yellow"/>
        </w:rPr>
        <w:t>Buz</w:t>
      </w:r>
      <w:proofErr w:type="spellEnd"/>
      <w:r w:rsidR="00B53D4E" w:rsidRPr="00B53D4E">
        <w:rPr>
          <w:highlight w:val="yellow"/>
        </w:rPr>
        <w:t xml:space="preserve">, Handbook of Psycho; </w:t>
      </w:r>
      <w:proofErr w:type="spellStart"/>
      <w:r w:rsidR="00B53D4E" w:rsidRPr="00B53D4E">
        <w:rPr>
          <w:highlight w:val="yellow"/>
        </w:rPr>
        <w:t>Ernestus</w:t>
      </w:r>
      <w:proofErr w:type="spellEnd"/>
      <w:r w:rsidR="00B53D4E" w:rsidRPr="00B53D4E">
        <w:rPr>
          <w:highlight w:val="yellow"/>
        </w:rPr>
        <w:t xml:space="preserve"> 2014</w:t>
      </w:r>
      <w:r w:rsidR="00F27EF8" w:rsidRPr="00B53D4E">
        <w:t xml:space="preserve">). However, whether the most appropriate linguistic unit is the word or the phoneme is </w:t>
      </w:r>
      <w:r w:rsidR="005A25CB">
        <w:t>not yet clear</w:t>
      </w:r>
      <w:r w:rsidR="00F27EF8" w:rsidRPr="00B53D4E">
        <w:t>.</w:t>
      </w:r>
    </w:p>
    <w:p w:rsidR="00D30615" w:rsidRDefault="00063AD1" w:rsidP="00B53D4E">
      <w:pPr>
        <w:pStyle w:val="mparaindent"/>
      </w:pPr>
      <w:r>
        <w:rPr>
          <w:rFonts w:hint="eastAsia"/>
        </w:rPr>
        <w:lastRenderedPageBreak/>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vernacular Japanese. </w:t>
      </w:r>
      <w:r w:rsidR="00D30615">
        <w:t xml:space="preserve">Nasal substitution refers to the synchronic process of replacing a non-nasal moraic syllable with the moraic nasal. Nasal </w:t>
      </w:r>
      <w:r w:rsidR="00BB3B68">
        <w:rPr>
          <w:rFonts w:hint="eastAsia"/>
        </w:rPr>
        <w:t>substitution</w:t>
      </w:r>
      <w:r w:rsidR="00D30615">
        <w:t xml:space="preserve"> occurs both in standard Japanese and vernacular Japanese. One example of nasal </w:t>
      </w:r>
      <w:r w:rsidR="00BD795B">
        <w:t>subst</w:t>
      </w:r>
      <w:r w:rsidR="00E87B8B">
        <w:t>it</w:t>
      </w:r>
      <w:r w:rsidR="004A24FB">
        <w:t>ution</w:t>
      </w:r>
      <w:r w:rsidR="00BD795B">
        <w:t xml:space="preserve"> </w:t>
      </w:r>
      <w:r w:rsidR="00D30615">
        <w:t xml:space="preserve">in </w:t>
      </w:r>
      <w:r w:rsidR="00BB4EF0">
        <w:t>S</w:t>
      </w:r>
      <w:r w:rsidR="00BB4EF0">
        <w:rPr>
          <w:rFonts w:hint="eastAsia"/>
        </w:rPr>
        <w:t>tandard</w:t>
      </w:r>
      <w:r w:rsidR="00D30615">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Intensification occurs as a moraic consonant 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w:t>
      </w:r>
      <w:r w:rsidR="00425040">
        <w:t>consonant infix</w:t>
      </w:r>
      <w:r w:rsidR="00BB4EF0">
        <w:t xml:space="preserve">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Default="00B53D4E" w:rsidP="00425040">
      <w:pPr>
        <w:pStyle w:val="mexline2"/>
        <w:tabs>
          <w:tab w:val="left" w:pos="1985"/>
          <w:tab w:val="left" w:pos="3402"/>
        </w:tabs>
      </w:pPr>
      <w:r>
        <w:tab/>
      </w:r>
      <w:r w:rsidR="00BB4EF0">
        <w:t>/m</w:t>
      </w:r>
      <w:r w:rsidR="00DA6D1D">
        <w:t>a</w:t>
      </w:r>
      <w:r w:rsidR="00BB4EF0">
        <w:t>-C-</w:t>
      </w:r>
      <w:proofErr w:type="spellStart"/>
      <w:r w:rsidR="00BB4EF0">
        <w:t>ziri</w:t>
      </w:r>
      <w:proofErr w:type="spellEnd"/>
      <w:r w:rsidR="00BB4EF0">
        <w:t>/</w:t>
      </w:r>
      <w:r w:rsidR="00BB4EF0">
        <w:tab/>
      </w:r>
      <w:proofErr w:type="spellStart"/>
      <w:r w:rsidR="00BB4EF0" w:rsidRPr="00425040">
        <w:rPr>
          <w:i/>
        </w:rPr>
        <w:t>manziri</w:t>
      </w:r>
      <w:proofErr w:type="spellEnd"/>
      <w:r w:rsidR="00BB4EF0">
        <w:tab/>
        <w:t>‘without a wink of sleep’</w:t>
      </w:r>
    </w:p>
    <w:p w:rsidR="00425040" w:rsidRPr="00425040" w:rsidRDefault="00425040" w:rsidP="00425040">
      <w:pPr>
        <w:pStyle w:val="mexline3"/>
      </w:pPr>
      <w:r>
        <w:tab/>
        <w:t xml:space="preserve">(examples from </w:t>
      </w:r>
      <w:r>
        <w:fldChar w:fldCharType="begin"/>
      </w:r>
      <w:r>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fldChar w:fldCharType="separate"/>
      </w:r>
      <w:r>
        <w:rPr>
          <w:noProof/>
        </w:rPr>
        <w:t>Kubozono, 2015</w:t>
      </w:r>
      <w:r>
        <w:fldChar w:fldCharType="end"/>
      </w:r>
      <w:r w:rsidRPr="00CB718A">
        <w:rPr>
          <w:rFonts w:hint="eastAsia"/>
        </w:rPr>
        <w:t>:</w:t>
      </w:r>
      <w:r w:rsidRPr="00CB718A">
        <w:t xml:space="preserve"> 263</w:t>
      </w:r>
      <w:r>
        <w:t>)</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ra-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ra-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tab/>
        <w:t>c.</w:t>
      </w:r>
      <w:r>
        <w:tab/>
      </w:r>
      <w:proofErr w:type="spellStart"/>
      <w:r w:rsidR="00166BBC" w:rsidRPr="00B53D4E">
        <w:rPr>
          <w:rFonts w:hint="eastAsia"/>
          <w:i/>
        </w:rPr>
        <w:t>k</w:t>
      </w:r>
      <w:r w:rsidR="00166BBC" w:rsidRPr="00B53D4E">
        <w:rPr>
          <w:i/>
        </w:rPr>
        <w:t>aeri-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w:t>
      </w:r>
      <w:r>
        <w:lastRenderedPageBreak/>
        <w:t>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A similarly well-studied 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he data that we present in this study is of particular interest when we consider the context</w:t>
      </w:r>
      <w:r w:rsidR="00CF497E">
        <w:t xml:space="preserve">s in which the nasal substitution variants occur. According to </w:t>
      </w:r>
      <w:r w:rsidR="00CF497E" w:rsidRPr="00CF497E">
        <w:rPr>
          <w:highlight w:val="yellow"/>
        </w:rPr>
        <w:t>references</w:t>
      </w:r>
      <w:r w:rsidR="00CF497E">
        <w:t xml:space="preserve">, nasal substitution occurs before a following </w:t>
      </w:r>
      <w:r w:rsidR="00FA66CF">
        <w:t xml:space="preserve">grammatical word beginning with a </w:t>
      </w:r>
      <w:r w:rsidR="00CF497E">
        <w:t>nasal phoneme</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425040">
        <w:t>. In all examples,</w:t>
      </w:r>
      <w:r w:rsidR="00CF429C">
        <w:t xml:space="preserve">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Equivalent 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DE2A7F">
        <w:tab/>
        <w:t>(KSJ/058/m/</w:t>
      </w:r>
      <w:r w:rsidR="00A571D5">
        <w:t>1</w:t>
      </w:r>
      <w:r w:rsidR="00DE2A7F">
        <w:t>)</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r>
      <w:proofErr w:type="gramStart"/>
      <w:r w:rsidR="001A1A98">
        <w:t>exist</w:t>
      </w:r>
      <w:proofErr w:type="gramEnd"/>
      <w:r w:rsidR="001A1A98">
        <w:tab/>
      </w:r>
      <w:r w:rsidR="001A1A98" w:rsidRPr="003A7C53">
        <w:rPr>
          <w:smallCaps/>
        </w:rPr>
        <w:t>dm</w:t>
      </w:r>
    </w:p>
    <w:p w:rsidR="003A7C53" w:rsidRDefault="003A7C53" w:rsidP="003A7C53">
      <w:pPr>
        <w:pStyle w:val="mexline3"/>
      </w:pPr>
      <w:r>
        <w:tab/>
        <w:t>‘There’s like this thing.’</w:t>
      </w:r>
    </w:p>
    <w:p w:rsidR="002A50A2" w:rsidRDefault="002A50A2" w:rsidP="002A50A2">
      <w:pPr>
        <w:pStyle w:val="mexline1"/>
        <w:tabs>
          <w:tab w:val="left" w:pos="2835"/>
          <w:tab w:val="left" w:pos="4253"/>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w:t>
      </w:r>
      <w:r w:rsidR="000463EC" w:rsidRPr="00425040">
        <w:rPr>
          <w:rFonts w:hint="eastAsia"/>
          <w:i/>
          <w:u w:val="single"/>
        </w:rPr>
        <w:t>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tab/>
      </w:r>
      <w:r>
        <w:rPr>
          <w:rFonts w:hint="eastAsia"/>
        </w:rPr>
        <w:t>(TKC</w:t>
      </w:r>
      <w:r>
        <w:t>/</w:t>
      </w:r>
      <w:r>
        <w:rPr>
          <w:rFonts w:hint="eastAsia"/>
        </w:rPr>
        <w:t>031</w:t>
      </w:r>
      <w:r>
        <w:t>/m/</w:t>
      </w:r>
      <w:r w:rsidR="00A571D5">
        <w:t>6</w:t>
      </w:r>
      <w:r>
        <w:t>)</w:t>
      </w:r>
    </w:p>
    <w:p w:rsidR="000463EC" w:rsidRDefault="002A50A2" w:rsidP="002A50A2">
      <w:pPr>
        <w:pStyle w:val="mexline2"/>
        <w:tabs>
          <w:tab w:val="left" w:pos="2835"/>
          <w:tab w:val="left" w:pos="4253"/>
          <w:tab w:val="left" w:pos="5670"/>
          <w:tab w:val="left" w:pos="6663"/>
        </w:tabs>
      </w:pPr>
      <w:r>
        <w:tab/>
      </w:r>
      <w:proofErr w:type="spellStart"/>
      <w:proofErr w:type="gramStart"/>
      <w:r w:rsidR="000463EC">
        <w:t>one.person</w:t>
      </w:r>
      <w:proofErr w:type="spellEnd"/>
      <w:proofErr w:type="gram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3A7C53" w:rsidRDefault="000619C0" w:rsidP="00A871B1">
      <w:pPr>
        <w:pStyle w:val="mexline1"/>
        <w:tabs>
          <w:tab w:val="left" w:pos="2127"/>
          <w:tab w:val="left" w:pos="3119"/>
          <w:tab w:val="left" w:pos="6663"/>
        </w:tabs>
      </w:pPr>
      <w:r>
        <w:tab/>
      </w:r>
      <w:r w:rsidRPr="00A871B1">
        <w:rPr>
          <w:i/>
        </w:rPr>
        <w:t>nan-</w:t>
      </w:r>
      <w:proofErr w:type="spellStart"/>
      <w:r w:rsidR="002A50A2">
        <w:rPr>
          <w:i/>
        </w:rPr>
        <w:t>z</w:t>
      </w:r>
      <w:r w:rsidRPr="00A871B1">
        <w:rPr>
          <w:i/>
        </w:rPr>
        <w:t>i</w:t>
      </w:r>
      <w:proofErr w:type="spellEnd"/>
      <w:r w:rsidRPr="00A871B1">
        <w:rPr>
          <w:i/>
        </w:rPr>
        <w:t>-</w:t>
      </w:r>
      <w:proofErr w:type="spellStart"/>
      <w:r w:rsidRPr="00A871B1">
        <w:rPr>
          <w:i/>
        </w:rPr>
        <w:t>ni</w:t>
      </w:r>
      <w:proofErr w:type="spellEnd"/>
      <w:r>
        <w:tab/>
      </w:r>
      <w:proofErr w:type="spellStart"/>
      <w:r w:rsidRPr="00A871B1">
        <w:rPr>
          <w:i/>
        </w:rPr>
        <w:t>kae</w:t>
      </w:r>
      <w:r w:rsidRPr="00425040">
        <w:rPr>
          <w:i/>
          <w:u w:val="single"/>
        </w:rPr>
        <w:t>n</w:t>
      </w:r>
      <w:proofErr w:type="spellEnd"/>
      <w:r>
        <w:tab/>
      </w:r>
      <w:r w:rsidRPr="00A871B1">
        <w:rPr>
          <w:i/>
        </w:rPr>
        <w:t>no</w:t>
      </w:r>
      <w:r w:rsidR="00A871B1">
        <w:tab/>
        <w:t>(KYT/026/f/</w:t>
      </w:r>
      <w:r w:rsidR="00A571D5">
        <w:t>5</w:t>
      </w:r>
      <w:r w:rsidR="00A871B1">
        <w:t>)</w:t>
      </w:r>
    </w:p>
    <w:p w:rsidR="003A7C53" w:rsidRDefault="000619C0" w:rsidP="00A871B1">
      <w:pPr>
        <w:pStyle w:val="mexline2"/>
        <w:tabs>
          <w:tab w:val="left" w:pos="2127"/>
          <w:tab w:val="left" w:pos="3119"/>
          <w:tab w:val="left" w:pos="6521"/>
        </w:tabs>
      </w:pPr>
      <w:r>
        <w:tab/>
        <w:t>What-time-</w:t>
      </w:r>
      <w:proofErr w:type="spellStart"/>
      <w:r w:rsidRPr="000619C0">
        <w:rPr>
          <w:smallCaps/>
        </w:rPr>
        <w:t>dat</w:t>
      </w:r>
      <w:proofErr w:type="spellEnd"/>
      <w:r>
        <w:tab/>
      </w:r>
      <w:proofErr w:type="spellStart"/>
      <w:r>
        <w:t>go.home</w:t>
      </w:r>
      <w:proofErr w:type="spellEnd"/>
      <w:r>
        <w:tab/>
      </w:r>
      <w:proofErr w:type="spellStart"/>
      <w:r w:rsidRPr="000619C0">
        <w:rPr>
          <w:smallCaps/>
        </w:rPr>
        <w:t>qm</w:t>
      </w:r>
      <w:proofErr w:type="spellEnd"/>
    </w:p>
    <w:p w:rsidR="000619C0" w:rsidRPr="000619C0" w:rsidRDefault="000619C0" w:rsidP="000619C0">
      <w:pPr>
        <w:pStyle w:val="mexline3"/>
      </w:pPr>
      <w:r>
        <w:tab/>
        <w:t>‘What time will you go home?’</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w:t>
      </w:r>
      <w:r w:rsidR="00A571D5">
        <w:t>6</w:t>
      </w:r>
      <w:r w:rsidR="006801A4">
        <w:t>)</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proofErr w:type="gramStart"/>
      <w:r w:rsidR="00460485">
        <w:rPr>
          <w:rFonts w:hint="eastAsia"/>
        </w:rPr>
        <w:t>So</w:t>
      </w:r>
      <w:proofErr w:type="gramEnd"/>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w:t>
      </w:r>
      <w:r w:rsidR="00D435E2" w:rsidRPr="00425040">
        <w:rPr>
          <w:i/>
          <w:u w:val="single"/>
        </w:rPr>
        <w:t>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tab/>
        <w:t>(</w:t>
      </w:r>
      <w:r>
        <w:rPr>
          <w:rFonts w:hint="eastAsia"/>
        </w:rPr>
        <w:t>K</w:t>
      </w:r>
      <w:r>
        <w:t>SJ/095/m/</w:t>
      </w:r>
      <w:r w:rsidR="00A571D5">
        <w:t>4</w:t>
      </w:r>
      <w:r>
        <w:t>)</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lastRenderedPageBreak/>
        <w:tab/>
      </w:r>
      <w:r w:rsidR="00D435E2">
        <w:t>‘Making it by yourself is quite an ordeal.’</w:t>
      </w:r>
    </w:p>
    <w:p w:rsidR="002A50A2" w:rsidRDefault="006801A4" w:rsidP="00E82B17">
      <w:pPr>
        <w:pStyle w:val="mexline1"/>
        <w:tabs>
          <w:tab w:val="left" w:pos="1276"/>
          <w:tab w:val="left" w:pos="2268"/>
          <w:tab w:val="left" w:pos="6663"/>
        </w:tabs>
      </w:pPr>
      <w:r>
        <w:tab/>
      </w:r>
      <w:r w:rsidRPr="00E82B17">
        <w:rPr>
          <w:i/>
        </w:rPr>
        <w:t>moo</w:t>
      </w:r>
      <w:r w:rsidRPr="00E82B17">
        <w:rPr>
          <w:i/>
        </w:rPr>
        <w:tab/>
      </w:r>
      <w:proofErr w:type="spellStart"/>
      <w:r w:rsidRPr="00E82B17">
        <w:rPr>
          <w:i/>
        </w:rPr>
        <w:t>kae</w:t>
      </w:r>
      <w:r w:rsidRPr="00425040">
        <w:rPr>
          <w:i/>
          <w:u w:val="single"/>
        </w:rPr>
        <w:t>ru</w:t>
      </w:r>
      <w:proofErr w:type="spellEnd"/>
      <w:r w:rsidRPr="00E82B17">
        <w:rPr>
          <w:i/>
        </w:rPr>
        <w:tab/>
        <w:t>no</w:t>
      </w:r>
      <w:r>
        <w:tab/>
        <w:t>(KSJ/135/f/</w:t>
      </w:r>
      <w:r w:rsidR="00A571D5">
        <w:t>8</w:t>
      </w:r>
      <w:r>
        <w:t>)</w:t>
      </w:r>
    </w:p>
    <w:p w:rsidR="002A50A2" w:rsidRDefault="006801A4" w:rsidP="00E82B17">
      <w:pPr>
        <w:pStyle w:val="mexline2"/>
        <w:tabs>
          <w:tab w:val="left" w:pos="1276"/>
          <w:tab w:val="left" w:pos="2268"/>
          <w:tab w:val="left" w:pos="6663"/>
        </w:tabs>
      </w:pPr>
      <w:r>
        <w:tab/>
        <w:t>already</w:t>
      </w:r>
      <w:r>
        <w:tab/>
      </w:r>
      <w:proofErr w:type="spellStart"/>
      <w:proofErr w:type="gramStart"/>
      <w:r>
        <w:t>go.home</w:t>
      </w:r>
      <w:proofErr w:type="spellEnd"/>
      <w:proofErr w:type="gramEnd"/>
      <w:r>
        <w:tab/>
      </w:r>
      <w:proofErr w:type="spellStart"/>
      <w:r w:rsidRPr="00E82B17">
        <w:rPr>
          <w:smallCaps/>
        </w:rPr>
        <w:t>qm</w:t>
      </w:r>
      <w:proofErr w:type="spellEnd"/>
    </w:p>
    <w:p w:rsidR="006801A4" w:rsidRDefault="006801A4" w:rsidP="006801A4">
      <w:pPr>
        <w:pStyle w:val="mexline3"/>
      </w:pPr>
      <w:r>
        <w:tab/>
        <w:t>‘Are you going home already?’</w:t>
      </w:r>
    </w:p>
    <w:p w:rsidR="00BF022C" w:rsidRDefault="00BF022C" w:rsidP="00E82B17">
      <w:pPr>
        <w:pStyle w:val="mparaindent"/>
      </w:pPr>
      <w:r>
        <w:t xml:space="preserve">Hereafter, we refer to the </w:t>
      </w:r>
      <w:r w:rsidR="00C216BB">
        <w:t>context</w:t>
      </w:r>
      <w:r w:rsidR="00296873">
        <w:t xml:space="preserve"> of a </w:t>
      </w:r>
      <w:r>
        <w:t xml:space="preserve">following nasal </w:t>
      </w:r>
      <w:r w:rsidR="00296873">
        <w:t xml:space="preserve">phoneme as </w:t>
      </w:r>
      <w:r>
        <w:t xml:space="preserve">traditional, and differentiate it from all other </w:t>
      </w:r>
      <w:r w:rsidR="00C216BB">
        <w:t>context</w:t>
      </w:r>
      <w:r>
        <w:t>s</w:t>
      </w:r>
      <w:r w:rsidR="006530CF">
        <w:rPr>
          <w:rFonts w:hint="eastAsia"/>
        </w:rPr>
        <w:t>.</w:t>
      </w:r>
      <w:r w:rsidR="006530CF">
        <w:t xml:space="preserve"> One of the </w:t>
      </w:r>
      <w:r w:rsidR="00185728">
        <w:t xml:space="preserve">traditional </w:t>
      </w:r>
      <w:r w:rsidR="00C216BB">
        <w:t>context</w:t>
      </w:r>
      <w:r w:rsidR="00185728">
        <w:t xml:space="preserve">s </w:t>
      </w:r>
      <w:r>
        <w:t xml:space="preserve">for nasal substitution is preceding the frequently-occurring morpheme </w:t>
      </w:r>
      <w:r w:rsidRPr="00BF022C">
        <w:rPr>
          <w:i/>
        </w:rPr>
        <w:t>no</w:t>
      </w:r>
      <w:r>
        <w:t xml:space="preserve">, which when following a verb may be a genitive case marker, a nominalizer, a sentence-final particle, or a discourse marker. In vernacular Japanese, this morpheme is variably realized as the moraic nasal </w:t>
      </w:r>
      <w:r w:rsidRPr="00BF022C">
        <w:rPr>
          <w:i/>
        </w:rPr>
        <w:t>n</w:t>
      </w:r>
      <w:r>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DA6D1D">
        <w:rPr>
          <w:rStyle w:val="aa"/>
        </w:rPr>
        <w:footnoteReference w:id="4"/>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proofErr w:type="spellStart"/>
      <w:r w:rsidRPr="00460485">
        <w:rPr>
          <w:i/>
        </w:rPr>
        <w:t>ru</w:t>
      </w:r>
      <w:proofErr w:type="spellEnd"/>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proofErr w:type="spellStart"/>
      <w:r w:rsidRPr="00296873">
        <w:rPr>
          <w:i/>
        </w:rPr>
        <w:t>n</w:t>
      </w:r>
      <w:r>
        <w:t>+</w:t>
      </w:r>
      <w:r w:rsidRPr="00296873">
        <w:rPr>
          <w:i/>
        </w:rPr>
        <w:t>n</w:t>
      </w:r>
      <w:proofErr w:type="spellEnd"/>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A571D5">
        <w:t>5</w:t>
      </w:r>
      <w:r w:rsidR="00E74C97">
        <w:t>)</w:t>
      </w:r>
    </w:p>
    <w:p w:rsidR="00BF022C" w:rsidRDefault="00460485" w:rsidP="00460485">
      <w:pPr>
        <w:pStyle w:val="mexline2"/>
        <w:tabs>
          <w:tab w:val="left" w:pos="1134"/>
          <w:tab w:val="left" w:pos="6663"/>
        </w:tabs>
      </w:pPr>
      <w:r>
        <w:tab/>
      </w:r>
      <w:r w:rsidR="00DD2241">
        <w:t>how</w:t>
      </w:r>
      <w:r w:rsidR="00E74C97">
        <w:tab/>
      </w:r>
      <w:proofErr w:type="spellStart"/>
      <w:proofErr w:type="gramStart"/>
      <w:r w:rsidR="00E74C97">
        <w:t>do.</w:t>
      </w:r>
      <w:r w:rsidR="00E74C97" w:rsidRPr="00460485">
        <w:rPr>
          <w:smallCaps/>
        </w:rPr>
        <w:t>qm</w:t>
      </w:r>
      <w:proofErr w:type="spellEnd"/>
      <w:proofErr w:type="gramEnd"/>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proofErr w:type="spellStart"/>
      <w:r w:rsidRPr="00DD2241">
        <w:rPr>
          <w:rFonts w:hint="eastAsia"/>
          <w:i/>
        </w:rPr>
        <w:t>tanbo-te</w:t>
      </w:r>
      <w:proofErr w:type="spellEnd"/>
      <w:r w:rsidRPr="00DD2241">
        <w:rPr>
          <w:i/>
        </w:rPr>
        <w:tab/>
        <w:t>nan</w:t>
      </w:r>
      <w:r w:rsidRPr="00DD2241">
        <w:rPr>
          <w:i/>
        </w:rPr>
        <w:tab/>
        <w:t>su</w:t>
      </w:r>
      <w:r w:rsidRPr="00554E26">
        <w:rPr>
          <w:i/>
          <w:u w:val="single"/>
        </w:rPr>
        <w:t>n</w:t>
      </w:r>
      <w:r w:rsidRPr="00DD2241">
        <w:rPr>
          <w:i/>
        </w:rPr>
        <w:tab/>
      </w:r>
      <w:proofErr w:type="spellStart"/>
      <w:r w:rsidRPr="00DD2241">
        <w:rPr>
          <w:i/>
        </w:rPr>
        <w:t>yaro</w:t>
      </w:r>
      <w:proofErr w:type="spellEnd"/>
      <w:r>
        <w:tab/>
        <w:t>(KSJ/164/f/</w:t>
      </w:r>
      <w:r w:rsidR="00A571D5">
        <w:t>7</w:t>
      </w:r>
      <w:r>
        <w:t>)</w:t>
      </w:r>
    </w:p>
    <w:p w:rsidR="00DD2241" w:rsidRDefault="00DD2241" w:rsidP="00DD2241">
      <w:pPr>
        <w:pStyle w:val="mexline2"/>
        <w:tabs>
          <w:tab w:val="left" w:pos="1985"/>
          <w:tab w:val="left" w:pos="2694"/>
          <w:tab w:val="left" w:pos="3261"/>
          <w:tab w:val="left" w:pos="6663"/>
        </w:tabs>
      </w:pPr>
      <w:r>
        <w:tab/>
      </w:r>
      <w:proofErr w:type="spellStart"/>
      <w:proofErr w:type="gramStart"/>
      <w:r>
        <w:t>rice.field</w:t>
      </w:r>
      <w:proofErr w:type="spellEnd"/>
      <w:proofErr w:type="gramEnd"/>
      <w:r>
        <w:t>-</w:t>
      </w:r>
      <w:r w:rsidRPr="00DD2241">
        <w:rPr>
          <w:smallCaps/>
        </w:rPr>
        <w:t>top</w:t>
      </w:r>
      <w:r>
        <w:tab/>
        <w:t>what</w:t>
      </w:r>
      <w:r>
        <w:tab/>
        <w:t>do</w:t>
      </w:r>
      <w:r>
        <w:tab/>
      </w:r>
      <w:r w:rsidRPr="00DD2241">
        <w:rPr>
          <w:smallCaps/>
        </w:rPr>
        <w:t>dm</w:t>
      </w:r>
    </w:p>
    <w:p w:rsidR="00DD2241" w:rsidRDefault="00DD2241" w:rsidP="00DD2241">
      <w:pPr>
        <w:pStyle w:val="mexline3"/>
      </w:pPr>
      <w:r>
        <w:tab/>
        <w:t>‘What was that we do with the rice fields?’</w:t>
      </w:r>
    </w:p>
    <w:p w:rsidR="00604720" w:rsidRDefault="008B5B25" w:rsidP="00554E26">
      <w:pPr>
        <w:pStyle w:val="mexline1"/>
        <w:tabs>
          <w:tab w:val="left" w:pos="1701"/>
          <w:tab w:val="left" w:pos="3828"/>
          <w:tab w:val="left" w:pos="6663"/>
        </w:tabs>
      </w:pPr>
      <w:r>
        <w:tab/>
      </w:r>
      <w:proofErr w:type="spellStart"/>
      <w:r w:rsidRPr="008B5B25">
        <w:rPr>
          <w:i/>
        </w:rPr>
        <w:t>onna-ni</w:t>
      </w:r>
      <w:proofErr w:type="spellEnd"/>
      <w:r w:rsidRPr="008B5B25">
        <w:rPr>
          <w:i/>
        </w:rPr>
        <w:tab/>
      </w:r>
      <w:proofErr w:type="spellStart"/>
      <w:r w:rsidRPr="008B5B25">
        <w:rPr>
          <w:i/>
        </w:rPr>
        <w:t>tuko</w:t>
      </w:r>
      <w:proofErr w:type="spellEnd"/>
      <w:r w:rsidRPr="008B5B25">
        <w:rPr>
          <w:i/>
        </w:rPr>
        <w:t>-te</w:t>
      </w:r>
      <w:r w:rsidRPr="00554E26">
        <w:rPr>
          <w:i/>
          <w:u w:val="single"/>
        </w:rPr>
        <w:t>n</w:t>
      </w:r>
      <w:r w:rsidRPr="008B5B25">
        <w:rPr>
          <w:i/>
        </w:rPr>
        <w:t>-</w:t>
      </w:r>
      <w:proofErr w:type="spellStart"/>
      <w:r w:rsidRPr="008B5B25">
        <w:rPr>
          <w:i/>
        </w:rPr>
        <w:t>wa</w:t>
      </w:r>
      <w:proofErr w:type="spellEnd"/>
      <w:r w:rsidRPr="008B5B25">
        <w:rPr>
          <w:i/>
        </w:rPr>
        <w:tab/>
      </w:r>
      <w:proofErr w:type="spellStart"/>
      <w:r w:rsidRPr="008B5B25">
        <w:rPr>
          <w:i/>
        </w:rPr>
        <w:t>omae</w:t>
      </w:r>
      <w:proofErr w:type="spellEnd"/>
      <w:r>
        <w:tab/>
        <w:t>(</w:t>
      </w:r>
      <w:r w:rsidR="00604720">
        <w:rPr>
          <w:rFonts w:hint="eastAsia"/>
        </w:rPr>
        <w:t>K</w:t>
      </w:r>
      <w:r w:rsidR="00604720">
        <w:t>SJ</w:t>
      </w:r>
      <w:r>
        <w:t>/</w:t>
      </w:r>
      <w:r w:rsidR="00604720">
        <w:t>066</w:t>
      </w:r>
      <w:r>
        <w:t>/m/</w:t>
      </w:r>
      <w:r w:rsidR="00A571D5">
        <w:t>2</w:t>
      </w:r>
      <w:r>
        <w:t>)</w:t>
      </w:r>
    </w:p>
    <w:p w:rsidR="008B5B25" w:rsidRDefault="008B5B25" w:rsidP="00554E26">
      <w:pPr>
        <w:pStyle w:val="mexline2"/>
        <w:tabs>
          <w:tab w:val="left" w:pos="1701"/>
          <w:tab w:val="left" w:pos="3828"/>
          <w:tab w:val="left" w:pos="6663"/>
        </w:tabs>
      </w:pPr>
      <w:r>
        <w:tab/>
        <w:t>women-</w:t>
      </w:r>
      <w:proofErr w:type="spellStart"/>
      <w:r w:rsidRPr="00554E26">
        <w:rPr>
          <w:smallCaps/>
        </w:rPr>
        <w:t>dat</w:t>
      </w:r>
      <w:proofErr w:type="spellEnd"/>
      <w:r>
        <w:tab/>
        <w:t>use-</w:t>
      </w:r>
      <w:proofErr w:type="spellStart"/>
      <w:r w:rsidRPr="008B5B25">
        <w:rPr>
          <w:smallCaps/>
        </w:rPr>
        <w:t>hab</w:t>
      </w:r>
      <w:r w:rsidR="00554E26">
        <w:rPr>
          <w:smallCaps/>
        </w:rPr>
        <w:t>.</w:t>
      </w:r>
      <w:r w:rsidRPr="00554E26">
        <w:rPr>
          <w:smallCaps/>
        </w:rPr>
        <w:t>n</w:t>
      </w:r>
      <w:r w:rsidR="00554E26" w:rsidRPr="00554E26">
        <w:rPr>
          <w:smallCaps/>
        </w:rPr>
        <w:t>mlz</w:t>
      </w:r>
      <w:proofErr w:type="spellEnd"/>
      <w:r w:rsidR="00554E26" w:rsidRPr="00554E26">
        <w:rPr>
          <w:smallCaps/>
        </w:rPr>
        <w:t>-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proofErr w:type="spellStart"/>
      <w:r w:rsidR="00413490" w:rsidRPr="00DD2241">
        <w:rPr>
          <w:i/>
        </w:rPr>
        <w:t>su</w:t>
      </w:r>
      <w:r w:rsidR="00413490" w:rsidRPr="00554E26">
        <w:rPr>
          <w:i/>
          <w:u w:val="single"/>
        </w:rPr>
        <w:t>ru</w:t>
      </w:r>
      <w:proofErr w:type="spellEnd"/>
      <w:r w:rsidRPr="00DD2241">
        <w:rPr>
          <w:i/>
        </w:rPr>
        <w:tab/>
      </w:r>
      <w:r w:rsidR="00185728">
        <w:rPr>
          <w:rFonts w:hint="eastAsia"/>
          <w:i/>
        </w:rPr>
        <w:t>n</w:t>
      </w:r>
      <w:r>
        <w:tab/>
      </w:r>
      <w:r w:rsidR="00413490">
        <w:t>(KSJ/</w:t>
      </w:r>
      <w:r w:rsidR="00185728">
        <w:t>010</w:t>
      </w:r>
      <w:r w:rsidR="00413490">
        <w:t>/</w:t>
      </w:r>
      <w:r w:rsidR="00185728">
        <w:t>f</w:t>
      </w:r>
      <w:r w:rsidR="00413490">
        <w:t>/</w:t>
      </w:r>
      <w:r w:rsidR="00A571D5">
        <w:t>2</w:t>
      </w:r>
      <w:r w:rsidR="00413490">
        <w:t>)</w:t>
      </w:r>
    </w:p>
    <w:p w:rsidR="00DD2241" w:rsidRDefault="00DD2241" w:rsidP="00185728">
      <w:pPr>
        <w:pStyle w:val="mexline2"/>
        <w:tabs>
          <w:tab w:val="left" w:pos="1134"/>
          <w:tab w:val="left" w:pos="1843"/>
          <w:tab w:val="left" w:pos="6663"/>
        </w:tabs>
      </w:pPr>
      <w:r>
        <w:tab/>
        <w:t>how</w:t>
      </w:r>
      <w:r>
        <w:tab/>
        <w:t>do</w:t>
      </w:r>
      <w:r>
        <w:tab/>
      </w:r>
      <w:proofErr w:type="spellStart"/>
      <w:r w:rsidRPr="00DD2241">
        <w:rPr>
          <w:smallCaps/>
        </w:rPr>
        <w:t>qm</w:t>
      </w:r>
      <w:proofErr w:type="spellEnd"/>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tab/>
      </w:r>
      <w:proofErr w:type="spellStart"/>
      <w:r w:rsidRPr="00554E26">
        <w:rPr>
          <w:i/>
        </w:rPr>
        <w:t>benkyoo-ga</w:t>
      </w:r>
      <w:proofErr w:type="spellEnd"/>
      <w:r w:rsidRPr="00554E26">
        <w:rPr>
          <w:i/>
        </w:rPr>
        <w:tab/>
      </w:r>
      <w:proofErr w:type="spellStart"/>
      <w:r w:rsidRPr="00554E26">
        <w:rPr>
          <w:i/>
        </w:rPr>
        <w:t>deki-na-ku</w:t>
      </w:r>
      <w:proofErr w:type="spellEnd"/>
      <w:r w:rsidRPr="00554E26">
        <w:rPr>
          <w:i/>
        </w:rPr>
        <w:tab/>
      </w:r>
      <w:proofErr w:type="spellStart"/>
      <w:r w:rsidRPr="00554E26">
        <w:rPr>
          <w:i/>
        </w:rPr>
        <w:t>na</w:t>
      </w:r>
      <w:r w:rsidRPr="00554E26">
        <w:rPr>
          <w:i/>
          <w:u w:val="single"/>
        </w:rPr>
        <w:t>ru</w:t>
      </w:r>
      <w:proofErr w:type="spellEnd"/>
      <w:r w:rsidRPr="00554E26">
        <w:rPr>
          <w:i/>
        </w:rPr>
        <w:tab/>
      </w:r>
      <w:proofErr w:type="spellStart"/>
      <w:proofErr w:type="gramStart"/>
      <w:r w:rsidRPr="00554E26">
        <w:rPr>
          <w:i/>
        </w:rPr>
        <w:t>n</w:t>
      </w:r>
      <w:r w:rsidR="00604720" w:rsidRPr="00554E26">
        <w:rPr>
          <w:i/>
        </w:rPr>
        <w:t>.</w:t>
      </w:r>
      <w:r w:rsidRPr="00554E26">
        <w:rPr>
          <w:i/>
        </w:rPr>
        <w:t>yaro</w:t>
      </w:r>
      <w:proofErr w:type="spellEnd"/>
      <w:proofErr w:type="gramEnd"/>
      <w:r>
        <w:tab/>
        <w:t>(KSJ/020/f/</w:t>
      </w:r>
      <w:r w:rsidR="00A571D5">
        <w:t>4</w:t>
      </w:r>
      <w:r>
        <w:t>)</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r w:rsidR="00604720">
        <w:t>neg-</w:t>
      </w:r>
      <w:r w:rsidR="00604720" w:rsidRPr="00604720">
        <w:rPr>
          <w:smallCaps/>
        </w:rPr>
        <w:t>adv</w:t>
      </w:r>
      <w:r w:rsidR="00604720">
        <w:tab/>
        <w:t>become</w:t>
      </w:r>
      <w:r w:rsidR="00604720">
        <w:tab/>
      </w:r>
      <w:r w:rsidR="00604720" w:rsidRPr="00604720">
        <w:rPr>
          <w:smallCaps/>
        </w:rPr>
        <w:t>dm</w:t>
      </w:r>
    </w:p>
    <w:p w:rsidR="00604720" w:rsidRDefault="00604720" w:rsidP="00604720">
      <w:pPr>
        <w:pStyle w:val="mexline3"/>
      </w:pPr>
      <w:r>
        <w:lastRenderedPageBreak/>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proofErr w:type="spellStart"/>
      <w:r w:rsidRPr="00313FDE">
        <w:rPr>
          <w:i/>
        </w:rPr>
        <w:t>maitoshi</w:t>
      </w:r>
      <w:proofErr w:type="spellEnd"/>
      <w:r w:rsidRPr="00313FDE">
        <w:rPr>
          <w:i/>
        </w:rPr>
        <w:tab/>
        <w:t>het-</w:t>
      </w:r>
      <w:proofErr w:type="spellStart"/>
      <w:r w:rsidRPr="00313FDE">
        <w:rPr>
          <w:i/>
        </w:rPr>
        <w:t>te</w:t>
      </w:r>
      <w:r w:rsidRPr="00554E26">
        <w:rPr>
          <w:i/>
          <w:u w:val="single"/>
        </w:rPr>
        <w:t>ru</w:t>
      </w:r>
      <w:proofErr w:type="spellEnd"/>
      <w:r w:rsidRPr="00313FDE">
        <w:rPr>
          <w:i/>
        </w:rPr>
        <w:tab/>
        <w:t>no-</w:t>
      </w:r>
      <w:proofErr w:type="spellStart"/>
      <w:r w:rsidRPr="00313FDE">
        <w:rPr>
          <w:i/>
        </w:rPr>
        <w:t>wa</w:t>
      </w:r>
      <w:proofErr w:type="spellEnd"/>
      <w:r w:rsidRPr="00313FDE">
        <w:rPr>
          <w:i/>
        </w:rPr>
        <w:tab/>
      </w:r>
      <w:proofErr w:type="spellStart"/>
      <w:r w:rsidRPr="00313FDE">
        <w:rPr>
          <w:i/>
        </w:rPr>
        <w:t>tasika</w:t>
      </w:r>
      <w:proofErr w:type="spellEnd"/>
      <w:r w:rsidRPr="00313FDE">
        <w:rPr>
          <w:i/>
        </w:rPr>
        <w:tab/>
      </w:r>
      <w:proofErr w:type="spellStart"/>
      <w:r w:rsidRPr="00313FDE">
        <w:rPr>
          <w:i/>
        </w:rPr>
        <w:t>ya-kara</w:t>
      </w:r>
      <w:proofErr w:type="spellEnd"/>
      <w:r>
        <w:tab/>
      </w:r>
      <w:r w:rsidR="00313FDE">
        <w:t>(</w:t>
      </w:r>
      <w:r w:rsidR="00983E79">
        <w:t>KSJ</w:t>
      </w:r>
      <w:r>
        <w:t>/</w:t>
      </w:r>
      <w:r w:rsidR="00983E79">
        <w:t>016</w:t>
      </w:r>
      <w:r>
        <w:t>/m/</w:t>
      </w:r>
      <w:r w:rsidR="00A571D5">
        <w:t>5</w:t>
      </w:r>
      <w:r w:rsidR="00313FDE">
        <w:t>)</w:t>
      </w:r>
    </w:p>
    <w:p w:rsidR="00413490" w:rsidRDefault="00313FDE" w:rsidP="00313FDE">
      <w:pPr>
        <w:pStyle w:val="mexline2"/>
        <w:tabs>
          <w:tab w:val="left" w:pos="1560"/>
          <w:tab w:val="left" w:pos="3402"/>
          <w:tab w:val="left" w:pos="4536"/>
          <w:tab w:val="left" w:pos="5387"/>
          <w:tab w:val="left" w:pos="6663"/>
        </w:tabs>
      </w:pPr>
      <w:r>
        <w:tab/>
      </w:r>
      <w:proofErr w:type="spellStart"/>
      <w:proofErr w:type="gramStart"/>
      <w:r w:rsidR="00604720">
        <w:rPr>
          <w:rFonts w:hint="eastAsia"/>
        </w:rPr>
        <w:t>e</w:t>
      </w:r>
      <w:r w:rsidR="00604720">
        <w:t>very.year</w:t>
      </w:r>
      <w:proofErr w:type="spellEnd"/>
      <w:proofErr w:type="gramEnd"/>
      <w:r w:rsidR="00604720">
        <w:tab/>
        <w:t>reduce</w:t>
      </w:r>
      <w:r>
        <w:t>-</w:t>
      </w:r>
      <w:proofErr w:type="spellStart"/>
      <w:r w:rsidRPr="00313FDE">
        <w:rPr>
          <w:smallCaps/>
        </w:rPr>
        <w:t>prs.perf</w:t>
      </w:r>
      <w:proofErr w:type="spellEnd"/>
      <w:r w:rsidR="00604720">
        <w:tab/>
      </w:r>
      <w:proofErr w:type="spellStart"/>
      <w:r w:rsidR="00604720" w:rsidRPr="00313FDE">
        <w:rPr>
          <w:smallCaps/>
        </w:rPr>
        <w:t>nmlz</w:t>
      </w:r>
      <w:proofErr w:type="spellEnd"/>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 xml:space="preserve">‘That it is becoming less every year </w:t>
      </w:r>
      <w:r w:rsidR="004668D6">
        <w:t>is</w:t>
      </w:r>
      <w:r>
        <w:t xml:space="preserve"> for sure.’</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in </w:t>
      </w:r>
      <w:r w:rsidR="00E827A8">
        <w:t xml:space="preserve">a limited number of </w:t>
      </w:r>
      <w:r w:rsidR="0058350F">
        <w:rPr>
          <w:rFonts w:hint="eastAsia"/>
        </w:rPr>
        <w:t xml:space="preserve">non-traditional </w:t>
      </w:r>
      <w:r w:rsidR="00C216BB">
        <w:t>context</w:t>
      </w:r>
      <w:r w:rsidR="0058350F">
        <w: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with similar 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de</w:t>
      </w:r>
      <w:r w:rsidR="00874F97">
        <w:t xml:space="preserve"> and</w:t>
      </w:r>
      <w:r w:rsidR="00874F97" w:rsidRPr="00E85C41">
        <w:rPr>
          <w:i/>
        </w:rPr>
        <w:t xml:space="preserve"> no-</w:t>
      </w:r>
      <w:proofErr w:type="spellStart"/>
      <w:r w:rsidR="00874F97" w:rsidRPr="00E85C41">
        <w:rPr>
          <w:i/>
        </w:rPr>
        <w:t>kedo</w:t>
      </w:r>
      <w:proofErr w:type="spellEnd"/>
      <w:r w:rsidR="00874F97">
        <w:t xml:space="preserve"> </w:t>
      </w:r>
      <w:r w:rsidR="00E85C41">
        <w:t>do not occur in the corpus</w:t>
      </w:r>
      <w:r w:rsidR="00E827A8">
        <w:t>, ruling out this possibility</w:t>
      </w:r>
      <w:r w:rsidR="00E85C41">
        <w:t>.</w:t>
      </w:r>
      <w:r w:rsidR="00202C01">
        <w:t xml:space="preserve"> </w:t>
      </w:r>
      <w:r w:rsidR="00202C01" w:rsidRPr="00202C01">
        <w:rPr>
          <w:highlight w:val="yellow"/>
        </w:rPr>
        <w:t>Add a footnote listing all sequences</w:t>
      </w:r>
      <w:r w:rsidR="00202C01">
        <w:t>. Thus, 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4668D6">
        <w:t xml:space="preserve"> and its usage is a mystery</w:t>
      </w:r>
      <w:r w:rsidR="00202C01">
        <w:t>.</w:t>
      </w:r>
      <w:r w:rsidR="00694F5A">
        <w:t xml:space="preserve"> The second objective </w:t>
      </w:r>
      <w:r w:rsidR="00766EA8">
        <w:t xml:space="preserve">of our study is attempt to shed some light on the usage of the nasal substitution variants in non-traditional </w:t>
      </w:r>
      <w:r w:rsidR="00C216BB">
        <w:t>context</w:t>
      </w:r>
      <w:r w:rsidR="00766EA8">
        <w:t>s.</w:t>
      </w:r>
    </w:p>
    <w:p w:rsidR="007F1E5C" w:rsidRDefault="00C91D14" w:rsidP="00DA6D1D">
      <w:pPr>
        <w:pStyle w:val="mexline1"/>
        <w:tabs>
          <w:tab w:val="left" w:pos="993"/>
          <w:tab w:val="left" w:pos="1701"/>
          <w:tab w:val="left" w:pos="3119"/>
          <w:tab w:val="left" w:pos="3828"/>
          <w:tab w:val="left" w:pos="6663"/>
        </w:tabs>
      </w:pPr>
      <w:r>
        <w:t>(</w:t>
      </w:r>
      <w:bookmarkStart w:id="7" w:name="example_8"/>
      <w:r w:rsidR="00E827A8">
        <w:fldChar w:fldCharType="begin"/>
      </w:r>
      <w:r w:rsidR="00E827A8">
        <w:instrText xml:space="preserve"> AUTONUM  </w:instrText>
      </w:r>
      <w:r w:rsidR="00E827A8">
        <w:fldChar w:fldCharType="end"/>
      </w:r>
      <w:bookmarkEnd w:id="7"/>
      <w:r>
        <w:t>)</w:t>
      </w:r>
      <w:r w:rsidRPr="00C91D14">
        <w:rPr>
          <w:i/>
        </w:rPr>
        <w:tab/>
      </w:r>
      <w:r w:rsidR="007F1E5C" w:rsidRPr="007F1E5C">
        <w:rPr>
          <w:i/>
        </w:rPr>
        <w:t>kore</w:t>
      </w:r>
      <w:r w:rsidR="007F1E5C" w:rsidRPr="007F1E5C">
        <w:rPr>
          <w:i/>
        </w:rPr>
        <w:tab/>
        <w:t>425</w:t>
      </w:r>
      <w:r w:rsidR="007F1E5C" w:rsidRPr="007F1E5C">
        <w:rPr>
          <w:i/>
        </w:rPr>
        <w:tab/>
      </w:r>
      <w:proofErr w:type="spellStart"/>
      <w:r w:rsidR="007F1E5C" w:rsidRPr="007F1E5C">
        <w:rPr>
          <w:i/>
        </w:rPr>
        <w:t>kirokarorii</w:t>
      </w:r>
      <w:proofErr w:type="spellEnd"/>
      <w:r w:rsidR="007F1E5C" w:rsidRPr="007F1E5C">
        <w:rPr>
          <w:i/>
        </w:rPr>
        <w:tab/>
        <w:t>a</w:t>
      </w:r>
      <w:r w:rsidR="007F1E5C" w:rsidRPr="007F1E5C">
        <w:rPr>
          <w:i/>
          <w:u w:val="single"/>
        </w:rPr>
        <w:t>n</w:t>
      </w:r>
      <w:r w:rsidR="007F1E5C" w:rsidRPr="007F1E5C">
        <w:rPr>
          <w:i/>
        </w:rPr>
        <w:tab/>
        <w:t>de</w:t>
      </w:r>
      <w:r w:rsidR="007F1E5C">
        <w:tab/>
        <w:t>(KYT/014/f/</w:t>
      </w:r>
      <w:r w:rsidR="00A571D5">
        <w:t>3</w:t>
      </w:r>
      <w:r w:rsidR="007F1E5C">
        <w:t>)</w:t>
      </w:r>
    </w:p>
    <w:p w:rsidR="007F1E5C" w:rsidRDefault="007F1E5C" w:rsidP="00DA6D1D">
      <w:pPr>
        <w:pStyle w:val="mexline2"/>
        <w:tabs>
          <w:tab w:val="left" w:pos="993"/>
          <w:tab w:val="left" w:pos="1701"/>
          <w:tab w:val="left" w:pos="3119"/>
          <w:tab w:val="left" w:pos="3828"/>
          <w:tab w:val="left" w:pos="6663"/>
        </w:tabs>
      </w:pPr>
      <w:r>
        <w:tab/>
      </w:r>
      <w:proofErr w:type="gramStart"/>
      <w:r>
        <w:t>this</w:t>
      </w:r>
      <w:r>
        <w:tab/>
        <w:t>425</w:t>
      </w:r>
      <w:r>
        <w:tab/>
        <w:t>kilocalorie</w:t>
      </w:r>
      <w:proofErr w:type="gramEnd"/>
      <w:r>
        <w:tab/>
        <w:t>exist</w:t>
      </w:r>
      <w:r>
        <w:tab/>
      </w:r>
      <w:proofErr w:type="spellStart"/>
      <w:r w:rsidRPr="007F1E5C">
        <w:rPr>
          <w:smallCaps/>
        </w:rPr>
        <w:t>sfp</w:t>
      </w:r>
      <w:proofErr w:type="spellEnd"/>
    </w:p>
    <w:p w:rsidR="007F1E5C" w:rsidRPr="007F1E5C" w:rsidRDefault="007F1E5C" w:rsidP="007F1E5C">
      <w:pPr>
        <w:pStyle w:val="mexline3"/>
      </w:pPr>
      <w:r>
        <w:tab/>
        <w:t>‘This has 425 kilocalories!’</w:t>
      </w:r>
    </w:p>
    <w:p w:rsidR="00194E68" w:rsidRDefault="00194E68" w:rsidP="00194E68">
      <w:pPr>
        <w:pStyle w:val="mexline1"/>
        <w:tabs>
          <w:tab w:val="left" w:pos="1843"/>
          <w:tab w:val="left" w:pos="2410"/>
          <w:tab w:val="left" w:pos="6663"/>
        </w:tabs>
      </w:pPr>
      <w:r>
        <w:rPr>
          <w:i/>
        </w:rPr>
        <w:tab/>
      </w:r>
      <w:proofErr w:type="spellStart"/>
      <w:r>
        <w:rPr>
          <w:i/>
        </w:rPr>
        <w:t>bikkuri</w:t>
      </w:r>
      <w:proofErr w:type="spellEnd"/>
      <w:r w:rsidRPr="00C91D14">
        <w:rPr>
          <w:i/>
        </w:rPr>
        <w:tab/>
      </w:r>
      <w:r>
        <w:rPr>
          <w:i/>
        </w:rPr>
        <w:t>s</w:t>
      </w:r>
      <w:r w:rsidRPr="00C91D14">
        <w:rPr>
          <w:i/>
        </w:rPr>
        <w:t>u</w:t>
      </w:r>
      <w:r w:rsidRPr="00C91D14">
        <w:rPr>
          <w:i/>
          <w:u w:val="single"/>
        </w:rPr>
        <w:t>n</w:t>
      </w:r>
      <w:r w:rsidRPr="00C91D14">
        <w:rPr>
          <w:i/>
        </w:rPr>
        <w:tab/>
        <w:t>de</w:t>
      </w:r>
      <w:r>
        <w:tab/>
        <w:t>(KSJ/051/f/</w:t>
      </w:r>
      <w:r w:rsidR="00A571D5">
        <w:t>3</w:t>
      </w:r>
      <w:r>
        <w:t>)</w:t>
      </w:r>
    </w:p>
    <w:p w:rsidR="00194E68" w:rsidRDefault="00194E68" w:rsidP="00194E68">
      <w:pPr>
        <w:pStyle w:val="mexline2"/>
        <w:tabs>
          <w:tab w:val="left" w:pos="1843"/>
          <w:tab w:val="left" w:pos="2410"/>
          <w:tab w:val="left" w:pos="6663"/>
        </w:tabs>
      </w:pPr>
      <w:r>
        <w:tab/>
      </w:r>
      <w:proofErr w:type="spellStart"/>
      <w:proofErr w:type="gramStart"/>
      <w:r>
        <w:t>be.surprised</w:t>
      </w:r>
      <w:proofErr w:type="spellEnd"/>
      <w:proofErr w:type="gramEnd"/>
      <w:r>
        <w:tab/>
        <w:t>do</w:t>
      </w:r>
      <w:r>
        <w:tab/>
      </w:r>
      <w:proofErr w:type="spellStart"/>
      <w:r w:rsidRPr="00C91D14">
        <w:rPr>
          <w:smallCaps/>
        </w:rPr>
        <w:t>sfp</w:t>
      </w:r>
      <w:proofErr w:type="spellEnd"/>
    </w:p>
    <w:p w:rsidR="00194E68" w:rsidRDefault="00194E68" w:rsidP="00194E68">
      <w:pPr>
        <w:pStyle w:val="mexline2"/>
        <w:tabs>
          <w:tab w:val="left" w:pos="1701"/>
          <w:tab w:val="left" w:pos="2552"/>
          <w:tab w:val="left" w:pos="4253"/>
          <w:tab w:val="left" w:pos="4962"/>
          <w:tab w:val="left" w:pos="6663"/>
        </w:tabs>
      </w:pPr>
      <w:r>
        <w:tab/>
        <w:t xml:space="preserve">‘You’ll be </w:t>
      </w:r>
      <w:proofErr w:type="spellStart"/>
      <w:r>
        <w:t>suprised</w:t>
      </w:r>
      <w:proofErr w:type="spellEnd"/>
      <w:r>
        <w:t>.’</w:t>
      </w:r>
    </w:p>
    <w:p w:rsidR="006B571C" w:rsidRDefault="006B571C" w:rsidP="006B571C">
      <w:pPr>
        <w:pStyle w:val="mexline1"/>
        <w:tabs>
          <w:tab w:val="left" w:pos="851"/>
          <w:tab w:val="left" w:pos="2410"/>
          <w:tab w:val="left" w:pos="3402"/>
          <w:tab w:val="left" w:pos="6663"/>
        </w:tabs>
      </w:pPr>
      <w:r>
        <w:tab/>
      </w:r>
      <w:r w:rsidRPr="006B571C">
        <w:rPr>
          <w:rFonts w:hint="eastAsia"/>
          <w:i/>
        </w:rPr>
        <w:t>o</w:t>
      </w:r>
      <w:r w:rsidRPr="006B571C">
        <w:rPr>
          <w:i/>
        </w:rPr>
        <w:t>re</w:t>
      </w:r>
      <w:r w:rsidRPr="006B571C">
        <w:rPr>
          <w:i/>
        </w:rPr>
        <w:tab/>
      </w:r>
      <w:proofErr w:type="spellStart"/>
      <w:r w:rsidRPr="006B571C">
        <w:rPr>
          <w:i/>
        </w:rPr>
        <w:t>Oo</w:t>
      </w:r>
      <w:r w:rsidR="00DA6D1D">
        <w:rPr>
          <w:rFonts w:hint="eastAsia"/>
          <w:i/>
        </w:rPr>
        <w:t>z</w:t>
      </w:r>
      <w:r w:rsidRPr="006B571C">
        <w:rPr>
          <w:i/>
        </w:rPr>
        <w:t>i.kooen-ni</w:t>
      </w:r>
      <w:proofErr w:type="spellEnd"/>
      <w:r w:rsidRPr="006B571C">
        <w:rPr>
          <w:i/>
        </w:rPr>
        <w:tab/>
        <w:t>sun-de</w:t>
      </w:r>
      <w:r w:rsidRPr="00C91D14">
        <w:rPr>
          <w:i/>
          <w:u w:val="single"/>
        </w:rPr>
        <w:t>n</w:t>
      </w:r>
      <w:r w:rsidRPr="006B571C">
        <w:rPr>
          <w:i/>
        </w:rPr>
        <w:tab/>
      </w:r>
      <w:proofErr w:type="spellStart"/>
      <w:r w:rsidRPr="006B571C">
        <w:rPr>
          <w:i/>
        </w:rPr>
        <w:t>kedo</w:t>
      </w:r>
      <w:proofErr w:type="spellEnd"/>
      <w:r>
        <w:tab/>
        <w:t>(KSJ/004/m/</w:t>
      </w:r>
      <w:r w:rsidR="00A571D5">
        <w:t>2</w:t>
      </w:r>
      <w:r>
        <w:t>)</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proofErr w:type="spellStart"/>
      <w:r w:rsidRPr="006B571C">
        <w:rPr>
          <w:smallCaps/>
        </w:rPr>
        <w:t>hab</w:t>
      </w:r>
      <w:proofErr w:type="spellEnd"/>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proofErr w:type="spellStart"/>
      <w:r w:rsidRPr="007F1E5C">
        <w:rPr>
          <w:rFonts w:hint="eastAsia"/>
          <w:i/>
        </w:rPr>
        <w:t>setumee</w:t>
      </w:r>
      <w:proofErr w:type="spellEnd"/>
      <w:r w:rsidRPr="007F1E5C">
        <w:rPr>
          <w:rFonts w:hint="eastAsia"/>
          <w:i/>
        </w:rPr>
        <w:tab/>
      </w:r>
      <w:proofErr w:type="spellStart"/>
      <w:r w:rsidRPr="007F1E5C">
        <w:rPr>
          <w:i/>
        </w:rPr>
        <w:t>si-yoo</w:t>
      </w:r>
      <w:proofErr w:type="spellEnd"/>
      <w:r w:rsidRPr="007F1E5C">
        <w:rPr>
          <w:i/>
        </w:rPr>
        <w:tab/>
        <w:t>to</w:t>
      </w:r>
      <w:r w:rsidRPr="007F1E5C">
        <w:rPr>
          <w:i/>
        </w:rPr>
        <w:tab/>
        <w:t>omo-</w:t>
      </w:r>
      <w:proofErr w:type="spellStart"/>
      <w:proofErr w:type="gramStart"/>
      <w:r w:rsidRPr="007F1E5C">
        <w:rPr>
          <w:i/>
        </w:rPr>
        <w:t>tte.n</w:t>
      </w:r>
      <w:proofErr w:type="spellEnd"/>
      <w:proofErr w:type="gramEnd"/>
      <w:r w:rsidRPr="007F1E5C">
        <w:rPr>
          <w:i/>
        </w:rPr>
        <w:tab/>
      </w:r>
      <w:proofErr w:type="spellStart"/>
      <w:r w:rsidRPr="007F1E5C">
        <w:rPr>
          <w:i/>
        </w:rPr>
        <w:t>kedo</w:t>
      </w:r>
      <w:proofErr w:type="spellEnd"/>
      <w:r>
        <w:tab/>
        <w:t>(KSJ/002/f/</w:t>
      </w:r>
      <w:r w:rsidR="00A571D5">
        <w:t>2</w:t>
      </w:r>
      <w:r>
        <w:t>)</w:t>
      </w:r>
    </w:p>
    <w:p w:rsidR="007F1E5C" w:rsidRDefault="007F1E5C" w:rsidP="007F1E5C">
      <w:pPr>
        <w:pStyle w:val="mexline2"/>
        <w:tabs>
          <w:tab w:val="left" w:pos="1560"/>
          <w:tab w:val="left" w:pos="2552"/>
          <w:tab w:val="left" w:pos="3402"/>
          <w:tab w:val="left" w:pos="4820"/>
          <w:tab w:val="left" w:pos="6663"/>
        </w:tabs>
      </w:pPr>
      <w:r>
        <w:tab/>
        <w:t>explain</w:t>
      </w:r>
      <w:r>
        <w:tab/>
        <w:t>do-</w:t>
      </w:r>
      <w:r w:rsidRPr="007F1E5C">
        <w:rPr>
          <w:smallCaps/>
        </w:rPr>
        <w:t>vol</w:t>
      </w:r>
      <w:r>
        <w:tab/>
      </w:r>
      <w:proofErr w:type="spellStart"/>
      <w:r w:rsidRPr="007F1E5C">
        <w:rPr>
          <w:smallCaps/>
        </w:rPr>
        <w:t>quot</w:t>
      </w:r>
      <w:proofErr w:type="spellEnd"/>
      <w:r>
        <w:tab/>
        <w:t>think-</w:t>
      </w:r>
      <w:proofErr w:type="spellStart"/>
      <w:r w:rsidRPr="007F1E5C">
        <w:rPr>
          <w:smallCaps/>
        </w:rPr>
        <w:t>cont</w:t>
      </w:r>
      <w:proofErr w:type="spellEnd"/>
      <w:r>
        <w:tab/>
      </w:r>
      <w:proofErr w:type="spellStart"/>
      <w:r w:rsidRPr="007F1E5C">
        <w:rPr>
          <w:smallCaps/>
        </w:rPr>
        <w:t>sfp</w:t>
      </w:r>
      <w:proofErr w:type="spellEnd"/>
    </w:p>
    <w:p w:rsidR="007F1E5C" w:rsidRDefault="007F1E5C" w:rsidP="007F1E5C">
      <w:pPr>
        <w:pStyle w:val="mexline3"/>
      </w:pPr>
      <w:r>
        <w:tab/>
        <w:t>‘I’m thinking that I’ll explain.’</w:t>
      </w:r>
    </w:p>
    <w:p w:rsidR="006B571C" w:rsidRDefault="00874F97" w:rsidP="00874F97">
      <w:pPr>
        <w:pStyle w:val="mexline1"/>
        <w:tabs>
          <w:tab w:val="left" w:pos="1418"/>
          <w:tab w:val="left" w:pos="2268"/>
          <w:tab w:val="left" w:pos="6663"/>
        </w:tabs>
      </w:pPr>
      <w:r>
        <w:t>(</w:t>
      </w:r>
      <w:bookmarkStart w:id="8" w:name="example_9"/>
      <w:r w:rsidR="00202C01">
        <w:fldChar w:fldCharType="begin"/>
      </w:r>
      <w:r w:rsidR="00202C01">
        <w:instrText xml:space="preserve"> AUTONUM  </w:instrText>
      </w:r>
      <w:r w:rsidR="00202C01">
        <w:fldChar w:fldCharType="end"/>
      </w:r>
      <w:bookmarkEnd w:id="8"/>
      <w:r>
        <w:t>)</w:t>
      </w:r>
      <w:r>
        <w:tab/>
      </w:r>
      <w:proofErr w:type="spellStart"/>
      <w:r w:rsidRPr="00874F97">
        <w:rPr>
          <w:i/>
        </w:rPr>
        <w:t>iroiro</w:t>
      </w:r>
      <w:proofErr w:type="spellEnd"/>
      <w:r w:rsidRPr="00874F97">
        <w:rPr>
          <w:i/>
        </w:rPr>
        <w:tab/>
      </w:r>
      <w:proofErr w:type="spellStart"/>
      <w:r w:rsidRPr="00874F97">
        <w:rPr>
          <w:i/>
        </w:rPr>
        <w:t>a</w:t>
      </w:r>
      <w:r w:rsidRPr="007F1E5C">
        <w:rPr>
          <w:i/>
          <w:u w:val="single"/>
        </w:rPr>
        <w:t>ru</w:t>
      </w:r>
      <w:proofErr w:type="spellEnd"/>
      <w:r w:rsidRPr="00874F97">
        <w:rPr>
          <w:i/>
        </w:rPr>
        <w:tab/>
        <w:t>de</w:t>
      </w:r>
      <w:r>
        <w:tab/>
        <w:t>(KSJ/040/f/</w:t>
      </w:r>
      <w:r w:rsidR="00A571D5">
        <w:t>4</w:t>
      </w:r>
      <w:r>
        <w:t>)</w:t>
      </w:r>
    </w:p>
    <w:p w:rsidR="00874F97" w:rsidRDefault="00874F97" w:rsidP="00874F97">
      <w:pPr>
        <w:pStyle w:val="mexline2"/>
        <w:tabs>
          <w:tab w:val="left" w:pos="1418"/>
          <w:tab w:val="left" w:pos="2268"/>
          <w:tab w:val="left" w:pos="6663"/>
        </w:tabs>
        <w:rPr>
          <w:smallCaps/>
        </w:rPr>
      </w:pPr>
      <w:r>
        <w:tab/>
        <w:t>various</w:t>
      </w:r>
      <w:r>
        <w:tab/>
        <w:t>exist</w:t>
      </w:r>
      <w:r>
        <w:tab/>
      </w:r>
      <w:proofErr w:type="spellStart"/>
      <w:r w:rsidRPr="00874F97">
        <w:rPr>
          <w:smallCaps/>
        </w:rPr>
        <w:t>sfp</w:t>
      </w:r>
      <w:proofErr w:type="spellEnd"/>
    </w:p>
    <w:p w:rsidR="00874F97" w:rsidRPr="00874F97" w:rsidRDefault="00874F97" w:rsidP="00874F97">
      <w:pPr>
        <w:pStyle w:val="mexline2"/>
      </w:pPr>
      <w:r>
        <w:tab/>
        <w:t>‘There’s a variety.’</w:t>
      </w:r>
    </w:p>
    <w:p w:rsidR="00194E68" w:rsidRDefault="00694F5A" w:rsidP="00694F5A">
      <w:pPr>
        <w:pStyle w:val="mexline1"/>
        <w:tabs>
          <w:tab w:val="left" w:pos="1843"/>
          <w:tab w:val="left" w:pos="3261"/>
          <w:tab w:val="left" w:pos="3969"/>
          <w:tab w:val="left" w:pos="4536"/>
          <w:tab w:val="left" w:pos="6663"/>
        </w:tabs>
      </w:pPr>
      <w:r>
        <w:tab/>
      </w:r>
      <w:proofErr w:type="spellStart"/>
      <w:r w:rsidR="00194E68" w:rsidRPr="00694F5A">
        <w:rPr>
          <w:rFonts w:hint="eastAsia"/>
          <w:i/>
        </w:rPr>
        <w:t>b</w:t>
      </w:r>
      <w:r w:rsidR="00194E68" w:rsidRPr="00694F5A">
        <w:rPr>
          <w:i/>
        </w:rPr>
        <w:t>aabon-tte</w:t>
      </w:r>
      <w:proofErr w:type="spellEnd"/>
      <w:r w:rsidR="00194E68" w:rsidRPr="00694F5A">
        <w:rPr>
          <w:i/>
        </w:rPr>
        <w:tab/>
        <w:t>dokut</w:t>
      </w:r>
      <w:r w:rsidRPr="00694F5A">
        <w:rPr>
          <w:i/>
        </w:rPr>
        <w:t>y</w:t>
      </w:r>
      <w:r w:rsidR="00194E68" w:rsidRPr="00694F5A">
        <w:rPr>
          <w:i/>
        </w:rPr>
        <w:t>oo</w:t>
      </w:r>
      <w:r w:rsidRPr="00694F5A">
        <w:rPr>
          <w:i/>
        </w:rPr>
        <w:t>.na</w:t>
      </w:r>
      <w:r w:rsidRPr="00694F5A">
        <w:rPr>
          <w:i/>
        </w:rPr>
        <w:tab/>
      </w:r>
      <w:proofErr w:type="spellStart"/>
      <w:r w:rsidRPr="00694F5A">
        <w:rPr>
          <w:i/>
        </w:rPr>
        <w:t>a</w:t>
      </w:r>
      <w:r w:rsidR="00DA6D1D">
        <w:rPr>
          <w:i/>
        </w:rPr>
        <w:t>z</w:t>
      </w:r>
      <w:r w:rsidRPr="00694F5A">
        <w:rPr>
          <w:i/>
        </w:rPr>
        <w:t>i</w:t>
      </w:r>
      <w:proofErr w:type="spellEnd"/>
      <w:r w:rsidRPr="00694F5A">
        <w:rPr>
          <w:i/>
        </w:rPr>
        <w:tab/>
      </w:r>
      <w:proofErr w:type="spellStart"/>
      <w:r w:rsidRPr="00694F5A">
        <w:rPr>
          <w:i/>
        </w:rPr>
        <w:t>su</w:t>
      </w:r>
      <w:r w:rsidRPr="00694F5A">
        <w:rPr>
          <w:i/>
          <w:u w:val="single"/>
        </w:rPr>
        <w:t>ru</w:t>
      </w:r>
      <w:proofErr w:type="spellEnd"/>
      <w:r w:rsidRPr="00694F5A">
        <w:rPr>
          <w:i/>
        </w:rPr>
        <w:tab/>
        <w:t>de</w:t>
      </w:r>
      <w:r>
        <w:tab/>
      </w:r>
      <w:r w:rsidR="00194E68">
        <w:rPr>
          <w:rFonts w:hint="eastAsia"/>
        </w:rPr>
        <w:t>(K</w:t>
      </w:r>
      <w:r w:rsidR="00194E68">
        <w:t>SJ/073/m/</w:t>
      </w:r>
      <w:r w:rsidR="00A571D5">
        <w:t>6</w:t>
      </w:r>
      <w:r w:rsidR="00194E68">
        <w:t>)</w:t>
      </w:r>
    </w:p>
    <w:p w:rsidR="00694F5A" w:rsidRDefault="00694F5A" w:rsidP="00694F5A">
      <w:pPr>
        <w:pStyle w:val="mexline2"/>
        <w:tabs>
          <w:tab w:val="left" w:pos="1843"/>
          <w:tab w:val="left" w:pos="3261"/>
          <w:tab w:val="left" w:pos="3969"/>
          <w:tab w:val="left" w:pos="4536"/>
          <w:tab w:val="left" w:pos="6663"/>
        </w:tabs>
      </w:pPr>
      <w:r>
        <w:tab/>
      </w:r>
      <w:proofErr w:type="spellStart"/>
      <w:r>
        <w:t>burbon</w:t>
      </w:r>
      <w:proofErr w:type="spellEnd"/>
      <w:r>
        <w:t>-</w:t>
      </w:r>
      <w:r w:rsidRPr="00694F5A">
        <w:rPr>
          <w:smallCaps/>
        </w:rPr>
        <w:t>top</w:t>
      </w:r>
      <w:r>
        <w:tab/>
        <w:t>peculiar</w:t>
      </w:r>
      <w:r>
        <w:tab/>
        <w:t>taste</w:t>
      </w:r>
      <w:r>
        <w:tab/>
      </w:r>
      <w:proofErr w:type="gramStart"/>
      <w:r>
        <w:t>do</w:t>
      </w:r>
      <w:proofErr w:type="gramEnd"/>
      <w:r>
        <w:tab/>
      </w:r>
      <w:proofErr w:type="spellStart"/>
      <w:r w:rsidRPr="00694F5A">
        <w:rPr>
          <w:smallCaps/>
        </w:rPr>
        <w:t>sfp</w:t>
      </w:r>
      <w:proofErr w:type="spellEnd"/>
    </w:p>
    <w:p w:rsidR="00694F5A" w:rsidRDefault="00694F5A" w:rsidP="00694F5A">
      <w:pPr>
        <w:pStyle w:val="mexline2"/>
      </w:pPr>
      <w:r>
        <w:lastRenderedPageBreak/>
        <w:tab/>
        <w:t>‘</w:t>
      </w:r>
      <w:proofErr w:type="spellStart"/>
      <w:r>
        <w:t>Burbon</w:t>
      </w:r>
      <w:proofErr w:type="spellEnd"/>
      <w:r>
        <w:t xml:space="preserve"> has a peculiar taste.’</w:t>
      </w:r>
    </w:p>
    <w:p w:rsidR="003D2ACE" w:rsidRDefault="00D362B3" w:rsidP="00D362B3">
      <w:pPr>
        <w:pStyle w:val="mexline1"/>
        <w:tabs>
          <w:tab w:val="left" w:pos="1701"/>
          <w:tab w:val="left" w:pos="2835"/>
          <w:tab w:val="left" w:pos="3969"/>
          <w:tab w:val="left" w:pos="4536"/>
          <w:tab w:val="left" w:pos="6663"/>
        </w:tabs>
      </w:pPr>
      <w:r>
        <w:tab/>
      </w:r>
      <w:r w:rsidR="00F96E24" w:rsidRPr="00D362B3">
        <w:rPr>
          <w:rFonts w:hint="eastAsia"/>
          <w:i/>
        </w:rPr>
        <w:t>h</w:t>
      </w:r>
      <w:r w:rsidR="00F96E24" w:rsidRPr="00D362B3">
        <w:rPr>
          <w:i/>
        </w:rPr>
        <w:t>on-</w:t>
      </w:r>
      <w:proofErr w:type="spellStart"/>
      <w:r w:rsidR="00F96E24" w:rsidRPr="00D362B3">
        <w:rPr>
          <w:i/>
        </w:rPr>
        <w:t>mo</w:t>
      </w:r>
      <w:proofErr w:type="spellEnd"/>
      <w:r w:rsidR="00F96E24" w:rsidRPr="00D362B3">
        <w:rPr>
          <w:i/>
        </w:rPr>
        <w:tab/>
        <w:t>iPod-de</w:t>
      </w:r>
      <w:r w:rsidR="00F96E24" w:rsidRPr="00D362B3">
        <w:rPr>
          <w:i/>
        </w:rPr>
        <w:tab/>
        <w:t>yon-</w:t>
      </w:r>
      <w:proofErr w:type="spellStart"/>
      <w:r w:rsidR="00F96E24" w:rsidRPr="00D362B3">
        <w:rPr>
          <w:i/>
        </w:rPr>
        <w:t>de</w:t>
      </w:r>
      <w:r w:rsidR="00F96E24" w:rsidRPr="006B571C">
        <w:rPr>
          <w:i/>
          <w:u w:val="single"/>
        </w:rPr>
        <w:t>ru</w:t>
      </w:r>
      <w:proofErr w:type="spellEnd"/>
      <w:r w:rsidR="00F96E24" w:rsidRPr="00D362B3">
        <w:rPr>
          <w:i/>
        </w:rPr>
        <w:tab/>
      </w:r>
      <w:proofErr w:type="spellStart"/>
      <w:r w:rsidR="00F96E24" w:rsidRPr="00D362B3">
        <w:rPr>
          <w:i/>
        </w:rPr>
        <w:t>kedo</w:t>
      </w:r>
      <w:proofErr w:type="spellEnd"/>
      <w:r w:rsidR="00F96E24" w:rsidRPr="00D362B3">
        <w:rPr>
          <w:i/>
        </w:rPr>
        <w:tab/>
      </w:r>
      <w:proofErr w:type="spellStart"/>
      <w:r w:rsidR="00F96E24" w:rsidRPr="00D362B3">
        <w:rPr>
          <w:i/>
        </w:rPr>
        <w:t>na</w:t>
      </w:r>
      <w:proofErr w:type="spellEnd"/>
      <w:r>
        <w:tab/>
        <w:t>(KSJ/021/m/</w:t>
      </w:r>
      <w:r w:rsidR="00A571D5">
        <w:t>5</w:t>
      </w:r>
      <w:r>
        <w:t>)</w:t>
      </w:r>
    </w:p>
    <w:p w:rsidR="00F96E24" w:rsidRDefault="00D362B3" w:rsidP="00D362B3">
      <w:pPr>
        <w:pStyle w:val="mexline2"/>
        <w:tabs>
          <w:tab w:val="left" w:pos="1701"/>
          <w:tab w:val="left" w:pos="2835"/>
          <w:tab w:val="left" w:pos="3969"/>
          <w:tab w:val="left" w:pos="4536"/>
          <w:tab w:val="left" w:pos="6663"/>
        </w:tabs>
      </w:pPr>
      <w:r>
        <w:tab/>
      </w:r>
      <w:r w:rsidR="00F96E24">
        <w:rPr>
          <w:rFonts w:hint="eastAsia"/>
        </w:rPr>
        <w:t>b</w:t>
      </w:r>
      <w:r w:rsidR="00F96E24">
        <w:t>ook-</w:t>
      </w:r>
      <w:r w:rsidRPr="00D362B3">
        <w:rPr>
          <w:smallCaps/>
        </w:rPr>
        <w:t>add</w:t>
      </w:r>
      <w:r>
        <w:tab/>
        <w:t>iPod-</w:t>
      </w:r>
      <w:r w:rsidRPr="00D362B3">
        <w:rPr>
          <w:smallCaps/>
        </w:rPr>
        <w:t>ins</w:t>
      </w:r>
      <w:r>
        <w:tab/>
        <w:t>read-</w:t>
      </w:r>
      <w:proofErr w:type="spellStart"/>
      <w:r w:rsidRPr="00D362B3">
        <w:rPr>
          <w:smallCaps/>
        </w:rPr>
        <w:t>hab</w:t>
      </w:r>
      <w:proofErr w:type="spellEnd"/>
      <w:r w:rsidRPr="00D362B3">
        <w:rPr>
          <w:smallCaps/>
        </w:rPr>
        <w:tab/>
        <w:t>dm</w:t>
      </w:r>
      <w:r w:rsidRPr="00D362B3">
        <w:rPr>
          <w:smallCaps/>
        </w:rPr>
        <w:tab/>
      </w:r>
      <w:proofErr w:type="spellStart"/>
      <w:r w:rsidRPr="00D362B3">
        <w:rPr>
          <w:smallCaps/>
        </w:rPr>
        <w:t>sfp</w:t>
      </w:r>
      <w:proofErr w:type="spellEnd"/>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t>omo-tte.</w:t>
      </w:r>
      <w:r w:rsidR="007F1E5C" w:rsidRPr="00694F5A">
        <w:rPr>
          <w:rFonts w:hint="eastAsia"/>
          <w:i/>
          <w:u w:val="single"/>
        </w:rPr>
        <w:t>ru</w:t>
      </w:r>
      <w:r w:rsidR="007F1E5C" w:rsidRPr="00194E68">
        <w:rPr>
          <w:rFonts w:hint="eastAsia"/>
          <w:i/>
        </w:rPr>
        <w:tab/>
      </w:r>
      <w:proofErr w:type="spellStart"/>
      <w:r w:rsidR="007F1E5C" w:rsidRPr="00194E68">
        <w:rPr>
          <w:i/>
        </w:rPr>
        <w:t>kedo</w:t>
      </w:r>
      <w:proofErr w:type="spellEnd"/>
      <w:r w:rsidR="007F1E5C">
        <w:tab/>
        <w:t>(KYT/018/m/</w:t>
      </w:r>
      <w:r w:rsidR="00A571D5">
        <w:t>2</w:t>
      </w:r>
      <w:r w:rsidR="007F1E5C">
        <w:t>)</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proofErr w:type="spellStart"/>
      <w:r w:rsidR="007F1E5C" w:rsidRPr="00194E68">
        <w:rPr>
          <w:smallCaps/>
        </w:rPr>
        <w:t>sfp</w:t>
      </w:r>
      <w:proofErr w:type="spellEnd"/>
      <w:r w:rsidR="007F1E5C">
        <w:tab/>
      </w:r>
      <w:proofErr w:type="spellStart"/>
      <w:r w:rsidR="007F1E5C" w:rsidRPr="00194E68">
        <w:rPr>
          <w:smallCaps/>
        </w:rPr>
        <w:t>quot</w:t>
      </w:r>
      <w:proofErr w:type="spellEnd"/>
      <w:r w:rsidR="007F1E5C">
        <w:tab/>
        <w:t>think-</w:t>
      </w:r>
      <w:proofErr w:type="spellStart"/>
      <w:r w:rsidR="007F1E5C" w:rsidRPr="00194E68">
        <w:rPr>
          <w:smallCaps/>
        </w:rPr>
        <w:t>cont</w:t>
      </w:r>
      <w:proofErr w:type="spellEnd"/>
      <w:r w:rsidR="007F1E5C">
        <w:tab/>
      </w:r>
      <w:r w:rsidRPr="00194E68">
        <w:rPr>
          <w:smallCaps/>
        </w:rPr>
        <w:t>dm</w:t>
      </w:r>
    </w:p>
    <w:p w:rsidR="007F1E5C" w:rsidRDefault="00194E68" w:rsidP="00194E68">
      <w:pPr>
        <w:pStyle w:val="mexline3"/>
      </w:pPr>
      <w:r>
        <w:tab/>
      </w:r>
      <w:r w:rsidR="007F1E5C">
        <w:t>‘I’m thinking that is good.’</w:t>
      </w:r>
    </w:p>
    <w:p w:rsidR="003D2ACE" w:rsidRDefault="00766EA8" w:rsidP="00C216BB">
      <w:pPr>
        <w:pStyle w:val="mSection"/>
      </w:pPr>
      <w:r>
        <w:rPr>
          <w:rFonts w:hint="eastAsia"/>
        </w:rPr>
        <w:t>2</w:t>
      </w:r>
      <w:r>
        <w:tab/>
        <w:t>Section Two</w:t>
      </w:r>
      <w:r w:rsidR="00C216BB">
        <w:t>: Theories</w:t>
      </w:r>
    </w:p>
    <w:p w:rsidR="00766EA8" w:rsidRPr="00C216BB" w:rsidRDefault="00766EA8" w:rsidP="00C216BB">
      <w:pPr>
        <w:pStyle w:val="mSection"/>
      </w:pPr>
      <w:r w:rsidRPr="00C216BB">
        <w:rPr>
          <w:rFonts w:hint="eastAsia"/>
        </w:rPr>
        <w:t>3</w:t>
      </w:r>
      <w:r w:rsidRPr="00C216BB">
        <w:tab/>
        <w:t>Methodology</w:t>
      </w:r>
    </w:p>
    <w:p w:rsidR="00766EA8" w:rsidRPr="00766EA8" w:rsidRDefault="00766EA8" w:rsidP="00C216BB">
      <w:pPr>
        <w:pStyle w:val="msubsection"/>
      </w:pPr>
      <w:r>
        <w:rPr>
          <w:rFonts w:hint="eastAsia"/>
        </w:rPr>
        <w:t>3</w:t>
      </w:r>
      <w:r>
        <w:t>.1</w:t>
      </w:r>
      <w:r>
        <w:tab/>
        <w:t>The data</w:t>
      </w:r>
    </w:p>
    <w:p w:rsidR="00554E26" w:rsidRDefault="00B470C7" w:rsidP="005E21C2">
      <w:pPr>
        <w:pStyle w:val="mparanoindent"/>
      </w:pPr>
      <w:r>
        <w:t xml:space="preserve">The source of our data is the </w:t>
      </w:r>
      <w:proofErr w:type="spellStart"/>
      <w:r>
        <w:t>the</w:t>
      </w:r>
      <w:proofErr w:type="spellEnd"/>
      <w:r>
        <w:t xml:space="preserve"> </w:t>
      </w:r>
      <w:r w:rsidRPr="00B470C7">
        <w:rPr>
          <w:i/>
        </w:rPr>
        <w:t>Corpus of Vernacular Japanese</w:t>
      </w:r>
      <w:r>
        <w:t xml:space="preserve">. The data consists of </w:t>
      </w:r>
      <w:r w:rsidRPr="00A94310">
        <w:rPr>
          <w:highlight w:val="yellow"/>
        </w:rPr>
        <w:t>194</w:t>
      </w:r>
      <w:r>
        <w:t xml:space="preserve"> sociolinguistic interviews conducted by university students attending a private university in Japan</w:t>
      </w:r>
      <w:r w:rsidR="00A94310">
        <w:t xml:space="preserve">, following the methodology described in </w:t>
      </w:r>
      <w:proofErr w:type="spellStart"/>
      <w:r w:rsidR="00A94310">
        <w:t>Tagliamonte</w:t>
      </w:r>
      <w:proofErr w:type="spellEnd"/>
      <w:r w:rsidR="00A94310">
        <w:t xml:space="preserve"> (</w:t>
      </w:r>
      <w:proofErr w:type="spellStart"/>
      <w:r w:rsidR="00A94310" w:rsidRPr="00A94310">
        <w:rPr>
          <w:highlight w:val="yellow"/>
        </w:rPr>
        <w:t>xxxx</w:t>
      </w:r>
      <w:proofErr w:type="spellEnd"/>
      <w:r w:rsidR="00A94310">
        <w:t>)</w:t>
      </w:r>
      <w:r>
        <w:t xml:space="preserve">. The interviewees are either family members or close acquaintances of the interviewers. Both the interviewers and the self-reported that they were native speakers of the Kansai dialect. The interviewers were instructed to speak in a casual manner using the local vernacular variety of Japanese. The topics discussed were chosen by the interviewers, and included topics such as school life, dating, work, family life, and tragic events. The interviews lasted approximately one hour. Each interview was </w:t>
      </w:r>
      <w:r w:rsidR="005E21C2">
        <w:t xml:space="preserve">transcribed, checked for accuracy, parsed at the morpheme level, and tagged with part of speech information using the </w:t>
      </w:r>
      <w:proofErr w:type="spellStart"/>
      <w:r w:rsidR="005E21C2">
        <w:t>MeCab</w:t>
      </w:r>
      <w:proofErr w:type="spellEnd"/>
      <w:r w:rsidR="005E21C2">
        <w:t xml:space="preserve"> parser (</w:t>
      </w:r>
      <w:proofErr w:type="spellStart"/>
      <w:r w:rsidR="005E21C2" w:rsidRPr="005E21C2">
        <w:rPr>
          <w:highlight w:val="yellow"/>
        </w:rPr>
        <w:t>kyoto</w:t>
      </w:r>
      <w:proofErr w:type="spellEnd"/>
      <w:r w:rsidR="005E21C2">
        <w:t xml:space="preserve">). The tagged data was </w:t>
      </w:r>
      <w:r w:rsidR="00A94310">
        <w:rPr>
          <w:rFonts w:hint="eastAsia"/>
        </w:rPr>
        <w:t>c</w:t>
      </w:r>
      <w:r w:rsidR="00A94310">
        <w:t xml:space="preserve">hecked line by line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4668D6" w:rsidRDefault="004668D6" w:rsidP="00C216BB">
      <w:pPr>
        <w:pStyle w:val="msubsection"/>
      </w:pPr>
      <w:r>
        <w:rPr>
          <w:rFonts w:hint="eastAsia"/>
        </w:rPr>
        <w:t>3</w:t>
      </w:r>
      <w:r>
        <w:t>.2</w:t>
      </w:r>
      <w:r>
        <w:tab/>
      </w:r>
      <w:r w:rsidR="00674BAB">
        <w:t>Initial considerations</w:t>
      </w:r>
    </w:p>
    <w:p w:rsidR="007414D3" w:rsidRDefault="004668D6" w:rsidP="004668D6">
      <w:pPr>
        <w:pStyle w:val="mparanoindent"/>
      </w:pPr>
      <w:r>
        <w:rPr>
          <w:rFonts w:hint="eastAsia"/>
        </w:rPr>
        <w:t>T</w:t>
      </w:r>
      <w:r>
        <w:t xml:space="preserve">he nasal substitution variant form </w:t>
      </w:r>
      <w:proofErr w:type="spellStart"/>
      <w:r w:rsidRPr="001372D5">
        <w:rPr>
          <w:smallCaps/>
        </w:rPr>
        <w:t>verb</w:t>
      </w:r>
      <w:r>
        <w:t>+</w:t>
      </w:r>
      <w:r w:rsidRPr="004668D6">
        <w:rPr>
          <w:i/>
        </w:rPr>
        <w:t>ten</w:t>
      </w:r>
      <w:proofErr w:type="spellEnd"/>
      <w:r>
        <w:t xml:space="preserve"> (standard form </w:t>
      </w:r>
      <w:proofErr w:type="spellStart"/>
      <w:r w:rsidRPr="001372D5">
        <w:rPr>
          <w:smallCaps/>
        </w:rPr>
        <w:t>verb</w:t>
      </w:r>
      <w:r>
        <w:t>+</w:t>
      </w:r>
      <w:r w:rsidRPr="004668D6">
        <w:rPr>
          <w:i/>
        </w:rPr>
        <w:t>teru</w:t>
      </w:r>
      <w:proofErr w:type="spellEnd"/>
      <w:r>
        <w:t xml:space="preserve">) overlaps with </w:t>
      </w:r>
      <w:r w:rsidR="001372D5">
        <w:t>vernacular past-tense suffix variant -</w:t>
      </w:r>
      <w:r w:rsidR="001372D5" w:rsidRPr="001372D5">
        <w:rPr>
          <w:i/>
        </w:rPr>
        <w:t>ten</w:t>
      </w:r>
      <w:r w:rsidR="001372D5">
        <w:t xml:space="preserve"> (standard form -</w:t>
      </w:r>
      <w:r w:rsidR="001372D5" w:rsidRPr="001372D5">
        <w:rPr>
          <w:i/>
        </w:rPr>
        <w:t>ta</w:t>
      </w:r>
      <w:r w:rsidR="001372D5">
        <w:t xml:space="preserve">). </w:t>
      </w:r>
      <w:r w:rsidR="004F5B18">
        <w:t>T</w:t>
      </w:r>
      <w:r w:rsidR="007414D3">
        <w:t>he etymology of the two forms differs. The former form is derived via nasal substitution; the latter form is derived from the past tense verb suffix -</w:t>
      </w:r>
      <w:r w:rsidR="007414D3" w:rsidRPr="007414D3">
        <w:rPr>
          <w:i/>
        </w:rPr>
        <w:t>ta</w:t>
      </w:r>
      <w:r w:rsidR="007414D3">
        <w:t xml:space="preserve"> plus the sentence-final particle </w:t>
      </w:r>
      <w:r w:rsidR="007414D3" w:rsidRPr="007414D3">
        <w:rPr>
          <w:i/>
        </w:rPr>
        <w:t>no</w:t>
      </w:r>
      <w:r w:rsidR="007414D3">
        <w:t xml:space="preserve">. </w:t>
      </w:r>
      <w:r w:rsidR="007414D3">
        <w:lastRenderedPageBreak/>
        <w:t>Thus, only the former form is relevant to this study.</w:t>
      </w:r>
    </w:p>
    <w:p w:rsidR="001A6274" w:rsidRDefault="001372D5" w:rsidP="007414D3">
      <w:pPr>
        <w:pStyle w:val="mparaindent"/>
      </w:pPr>
      <w:r>
        <w:t xml:space="preserve">The </w:t>
      </w:r>
      <w:proofErr w:type="spellStart"/>
      <w:r>
        <w:t>MeCab</w:t>
      </w:r>
      <w:proofErr w:type="spellEnd"/>
      <w:r>
        <w:t xml:space="preserve"> parser is not capable of accurately differentiating these two forms and therefore it encodes both forms with the same part of speech information. </w:t>
      </w:r>
      <w:r w:rsidR="001A6274">
        <w:t xml:space="preserve">The form </w:t>
      </w:r>
      <w:proofErr w:type="spellStart"/>
      <w:r w:rsidR="001A6274" w:rsidRPr="001372D5">
        <w:rPr>
          <w:smallCaps/>
        </w:rPr>
        <w:t>verb</w:t>
      </w:r>
      <w:r w:rsidR="001A6274">
        <w:t>+</w:t>
      </w:r>
      <w:r w:rsidR="001A6274" w:rsidRPr="004668D6">
        <w:rPr>
          <w:i/>
        </w:rPr>
        <w:t>ten</w:t>
      </w:r>
      <w:proofErr w:type="spellEnd"/>
      <w:r w:rsidR="001A6274">
        <w:t xml:space="preserve"> occurs a total of </w:t>
      </w:r>
      <w:r w:rsidR="001A6274">
        <w:rPr>
          <w:rFonts w:hint="eastAsia"/>
        </w:rPr>
        <w:t>4</w:t>
      </w:r>
      <w:r w:rsidR="001A6274">
        <w:t>,</w:t>
      </w:r>
      <w:r w:rsidR="001A6274">
        <w:rPr>
          <w:rFonts w:hint="eastAsia"/>
        </w:rPr>
        <w:t>560</w:t>
      </w:r>
      <w:r w:rsidR="001A6274">
        <w:t xml:space="preserve"> times in the data. Each of these tokens was </w:t>
      </w:r>
      <w:r w:rsidR="004F5B18">
        <w:t>re</w:t>
      </w:r>
      <w:r w:rsidR="001A6274">
        <w:t>coded according to its corresponding standard form, either -</w:t>
      </w:r>
      <w:proofErr w:type="spellStart"/>
      <w:r w:rsidR="001A6274" w:rsidRPr="001A6274">
        <w:rPr>
          <w:i/>
        </w:rPr>
        <w:t>teru</w:t>
      </w:r>
      <w:proofErr w:type="spellEnd"/>
      <w:r w:rsidR="001A6274">
        <w:t xml:space="preserve"> or -</w:t>
      </w:r>
      <w:r w:rsidR="001A6274" w:rsidRPr="001A6274">
        <w:rPr>
          <w:i/>
        </w:rPr>
        <w:t>ta</w:t>
      </w:r>
      <w:r w:rsidR="001A6274">
        <w:t xml:space="preserve">, based on the context. For the most part, determining the standard equivalent form was straightforward. However, some tokens were ambiguous, and we were unable to clearly determine the verb’s tense. </w:t>
      </w:r>
      <w:r w:rsidR="00FF0E36">
        <w:t>An example of an ambiguous case is given in (</w:t>
      </w:r>
      <w:r w:rsidR="00997323">
        <w:fldChar w:fldCharType="begin"/>
      </w:r>
      <w:r w:rsidR="00997323">
        <w:instrText xml:space="preserve"> REF example_10 \h </w:instrText>
      </w:r>
      <w:r w:rsidR="00997323">
        <w:fldChar w:fldCharType="separate"/>
      </w:r>
      <w:r w:rsidR="00997323">
        <w:t>10</w:t>
      </w:r>
      <w:r w:rsidR="00997323">
        <w:fldChar w:fldCharType="end"/>
      </w:r>
      <w:r w:rsidR="00FF0E36">
        <w:t xml:space="preserve">). </w:t>
      </w:r>
      <w:r w:rsidR="00B76CC7">
        <w:t>For the purposes of this project, ambiguous cases were coded as -</w:t>
      </w:r>
      <w:r w:rsidR="00B76CC7" w:rsidRPr="00B76CC7">
        <w:rPr>
          <w:i/>
        </w:rPr>
        <w:t>ta</w:t>
      </w:r>
      <w:r w:rsidR="00B76CC7">
        <w:t xml:space="preserve"> and were excluded from analysis. This coding process </w:t>
      </w:r>
      <w:r w:rsidR="00A27CF5">
        <w:t>resulted in 1,304 (</w:t>
      </w:r>
      <w:r w:rsidR="00997323">
        <w:t>28.6%</w:t>
      </w:r>
      <w:r w:rsidR="00A27CF5">
        <w:t xml:space="preserve">) of the </w:t>
      </w:r>
      <w:r w:rsidR="00A571D5">
        <w:t>-</w:t>
      </w:r>
      <w:r w:rsidR="00A571D5" w:rsidRPr="00A571D5">
        <w:rPr>
          <w:i/>
        </w:rPr>
        <w:t>ten</w:t>
      </w:r>
      <w:r w:rsidR="00A571D5">
        <w:t xml:space="preserve"> </w:t>
      </w:r>
      <w:r w:rsidR="00A27CF5">
        <w:t xml:space="preserve">tokens being coded as </w:t>
      </w:r>
      <w:r w:rsidR="00997323">
        <w:t>equivalent to -</w:t>
      </w:r>
      <w:proofErr w:type="spellStart"/>
      <w:r w:rsidR="00997323" w:rsidRPr="00997323">
        <w:rPr>
          <w:i/>
        </w:rPr>
        <w:t>teru</w:t>
      </w:r>
      <w:proofErr w:type="spellEnd"/>
      <w:r w:rsidR="00997323">
        <w:t>.</w:t>
      </w:r>
    </w:p>
    <w:p w:rsidR="00FF0E36" w:rsidRDefault="00FF0E36" w:rsidP="00997323">
      <w:pPr>
        <w:pStyle w:val="mexline1"/>
        <w:tabs>
          <w:tab w:val="left" w:pos="1276"/>
          <w:tab w:val="left" w:pos="2268"/>
          <w:tab w:val="left" w:pos="2835"/>
          <w:tab w:val="left" w:pos="3686"/>
          <w:tab w:val="left" w:pos="6663"/>
        </w:tabs>
      </w:pPr>
      <w:r>
        <w:t>(</w:t>
      </w:r>
      <w:bookmarkStart w:id="9" w:name="example_10"/>
      <w:r>
        <w:fldChar w:fldCharType="begin"/>
      </w:r>
      <w:r>
        <w:instrText xml:space="preserve"> AUTONUM  </w:instrText>
      </w:r>
      <w:r>
        <w:fldChar w:fldCharType="end"/>
      </w:r>
      <w:bookmarkEnd w:id="9"/>
      <w:r>
        <w:t>)</w:t>
      </w:r>
      <w:r>
        <w:tab/>
      </w:r>
      <w:proofErr w:type="spellStart"/>
      <w:r w:rsidRPr="00FF0E36">
        <w:rPr>
          <w:rFonts w:hint="eastAsia"/>
          <w:i/>
        </w:rPr>
        <w:t>s</w:t>
      </w:r>
      <w:r w:rsidRPr="00FF0E36">
        <w:rPr>
          <w:i/>
        </w:rPr>
        <w:t>i-te</w:t>
      </w:r>
      <w:proofErr w:type="spellEnd"/>
      <w:r w:rsidRPr="00FF0E36">
        <w:rPr>
          <w:i/>
        </w:rPr>
        <w:tab/>
        <w:t>mi-tai</w:t>
      </w:r>
      <w:r w:rsidRPr="00FF0E36">
        <w:rPr>
          <w:i/>
        </w:rPr>
        <w:tab/>
      </w:r>
      <w:proofErr w:type="spellStart"/>
      <w:r w:rsidRPr="00FF0E36">
        <w:rPr>
          <w:i/>
        </w:rPr>
        <w:t>na</w:t>
      </w:r>
      <w:proofErr w:type="spellEnd"/>
      <w:r w:rsidRPr="00FF0E36">
        <w:rPr>
          <w:i/>
        </w:rPr>
        <w:tab/>
        <w:t>to</w:t>
      </w:r>
      <w:r w:rsidRPr="00FF0E36">
        <w:rPr>
          <w:i/>
        </w:rPr>
        <w:tab/>
      </w:r>
      <w:proofErr w:type="spellStart"/>
      <w:r w:rsidRPr="00FF0E36">
        <w:rPr>
          <w:i/>
        </w:rPr>
        <w:t>omot</w:t>
      </w:r>
      <w:proofErr w:type="spellEnd"/>
      <w:r w:rsidRPr="00FF0E36">
        <w:rPr>
          <w:i/>
        </w:rPr>
        <w:t>-ten</w:t>
      </w:r>
      <w:r>
        <w:tab/>
      </w:r>
      <w:r w:rsidR="00997323">
        <w:t>(</w:t>
      </w:r>
      <w:r>
        <w:rPr>
          <w:rFonts w:hint="eastAsia"/>
        </w:rPr>
        <w:t>T</w:t>
      </w:r>
      <w:r>
        <w:t>KC</w:t>
      </w:r>
      <w:r w:rsidR="00997323">
        <w:t>/</w:t>
      </w:r>
      <w:r>
        <w:t>005</w:t>
      </w:r>
      <w:r w:rsidR="00997323">
        <w:t>/f/</w:t>
      </w:r>
      <w:r w:rsidR="00A571D5">
        <w:t>2</w:t>
      </w:r>
      <w:r w:rsidR="00997323">
        <w:t>)</w:t>
      </w:r>
    </w:p>
    <w:p w:rsidR="001A6274" w:rsidRPr="00FF0E36" w:rsidRDefault="00FF0E36" w:rsidP="00997323">
      <w:pPr>
        <w:pStyle w:val="mexline2"/>
        <w:tabs>
          <w:tab w:val="left" w:pos="1276"/>
          <w:tab w:val="left" w:pos="2268"/>
          <w:tab w:val="left" w:pos="2835"/>
          <w:tab w:val="left" w:pos="3686"/>
          <w:tab w:val="left" w:pos="6663"/>
        </w:tabs>
      </w:pPr>
      <w:r>
        <w:tab/>
        <w:t>do-</w:t>
      </w:r>
      <w:r w:rsidRPr="00FF0E36">
        <w:rPr>
          <w:smallCaps/>
        </w:rPr>
        <w:t>inf</w:t>
      </w:r>
      <w:r>
        <w:tab/>
        <w:t>see-</w:t>
      </w:r>
      <w:r w:rsidRPr="00FF0E36">
        <w:rPr>
          <w:smallCaps/>
        </w:rPr>
        <w:t>des</w:t>
      </w:r>
      <w:r>
        <w:tab/>
      </w:r>
      <w:proofErr w:type="spellStart"/>
      <w:r w:rsidRPr="00FF0E36">
        <w:rPr>
          <w:smallCaps/>
        </w:rPr>
        <w:t>sfp</w:t>
      </w:r>
      <w:proofErr w:type="spellEnd"/>
      <w:r>
        <w:tab/>
      </w:r>
      <w:proofErr w:type="spellStart"/>
      <w:r w:rsidRPr="00FF0E36">
        <w:rPr>
          <w:smallCaps/>
        </w:rPr>
        <w:t>quot</w:t>
      </w:r>
      <w:proofErr w:type="spellEnd"/>
      <w:r>
        <w:tab/>
        <w:t>think-</w:t>
      </w:r>
      <w:r w:rsidRPr="00997323">
        <w:rPr>
          <w:smallCaps/>
        </w:rPr>
        <w:t>prog</w:t>
      </w:r>
      <w:r w:rsidR="00997323">
        <w:t>/</w:t>
      </w:r>
      <w:proofErr w:type="spellStart"/>
      <w:r w:rsidRPr="00997323">
        <w:rPr>
          <w:smallCaps/>
        </w:rPr>
        <w:t>pst</w:t>
      </w:r>
      <w:proofErr w:type="spellEnd"/>
    </w:p>
    <w:p w:rsidR="00B76CC7" w:rsidRDefault="00997323" w:rsidP="00FF0E36">
      <w:pPr>
        <w:pStyle w:val="mexline3"/>
      </w:pPr>
      <w:r>
        <w:tab/>
        <w:t>‘I thought/am thinking that I want to try that.’</w:t>
      </w:r>
    </w:p>
    <w:p w:rsidR="00997323" w:rsidRDefault="00674BAB" w:rsidP="00C216BB">
      <w:pPr>
        <w:pStyle w:val="mparaindent"/>
      </w:pPr>
      <w:r>
        <w:t xml:space="preserve">As pointed out in Section 1, the nasal substitution variant occurs in non-traditional </w:t>
      </w:r>
      <w:r w:rsidR="00C216BB">
        <w:t>context</w:t>
      </w:r>
      <w:r>
        <w:t xml:space="preserve">s, albeit, relatively infrequently. In order to better understand the factors that correlate with nasal substitution in a non-traditional </w:t>
      </w:r>
      <w:r w:rsidR="00C216BB">
        <w:t>context</w:t>
      </w:r>
      <w:r>
        <w:t xml:space="preserve">, we did not constrain the scope of the study to the tradition </w:t>
      </w:r>
      <w:r w:rsidR="00C216BB">
        <w:t>context</w:t>
      </w:r>
      <w:r>
        <w:t>. Specifically, we extracted the following</w:t>
      </w:r>
      <w:r w:rsidR="00C216BB">
        <w:t xml:space="preserve"> to items from the corpus</w:t>
      </w:r>
      <w:r>
        <w:t xml:space="preserve">, regardless of the context of </w:t>
      </w:r>
      <w:r w:rsidR="00C216BB">
        <w:t xml:space="preserve">occurrence: verb forms that end in </w:t>
      </w:r>
      <w:r w:rsidR="00C216BB" w:rsidRPr="00C216BB">
        <w:rPr>
          <w:i/>
        </w:rPr>
        <w:t>-</w:t>
      </w:r>
      <w:proofErr w:type="spellStart"/>
      <w:r w:rsidR="00C216BB" w:rsidRPr="00C216BB">
        <w:rPr>
          <w:i/>
        </w:rPr>
        <w:t>ru</w:t>
      </w:r>
      <w:proofErr w:type="spellEnd"/>
      <w:r w:rsidR="00C216BB">
        <w:t xml:space="preserve">; and </w:t>
      </w:r>
      <w:r w:rsidR="00C216BB">
        <w:rPr>
          <w:rFonts w:hint="eastAsia"/>
        </w:rPr>
        <w:t>v</w:t>
      </w:r>
      <w:r w:rsidR="00C216BB">
        <w:t>erb forms that end in -</w:t>
      </w:r>
      <w:r w:rsidR="00C216BB" w:rsidRPr="00C216BB">
        <w:rPr>
          <w:i/>
        </w:rPr>
        <w:t>n</w:t>
      </w:r>
      <w:r w:rsidR="00C216BB">
        <w:t>, and whose equivalent standard form ends in -</w:t>
      </w:r>
      <w:proofErr w:type="spellStart"/>
      <w:r w:rsidR="00C216BB" w:rsidRPr="00C216BB">
        <w:rPr>
          <w:i/>
        </w:rPr>
        <w:t>ru</w:t>
      </w:r>
      <w:proofErr w:type="spellEnd"/>
      <w:r w:rsidR="00C216BB">
        <w:t xml:space="preserve">. </w:t>
      </w:r>
      <w:r w:rsidR="00C216BB">
        <w:rPr>
          <w:rFonts w:hint="eastAsia"/>
        </w:rPr>
        <w:t>W</w:t>
      </w:r>
      <w:r w:rsidR="00C216BB">
        <w:t>e coded the former as the standard variant and the latter as the nasal substitution variant.</w:t>
      </w:r>
    </w:p>
    <w:p w:rsidR="00A571D5" w:rsidRDefault="00A571D5" w:rsidP="00C216BB">
      <w:pPr>
        <w:pStyle w:val="mparaindent"/>
        <w:rPr>
          <w:rFonts w:hint="eastAsia"/>
        </w:rPr>
      </w:pPr>
      <w:r>
        <w:t>Three of the 194 speakers did not use nasal substation variants. The data for these three speakers were removed from the study.</w:t>
      </w:r>
    </w:p>
    <w:p w:rsidR="00FB27B1" w:rsidRDefault="00FB27B1" w:rsidP="00C216BB">
      <w:pPr>
        <w:pStyle w:val="msubsection"/>
      </w:pPr>
      <w:r>
        <w:rPr>
          <w:rFonts w:hint="eastAsia"/>
        </w:rPr>
        <w:t>3</w:t>
      </w:r>
      <w:r>
        <w:t>.</w:t>
      </w:r>
      <w:r w:rsidR="004668D6">
        <w:t>3</w:t>
      </w:r>
      <w:r>
        <w:tab/>
        <w:t>Social characteristics of the speakers</w:t>
      </w:r>
    </w:p>
    <w:p w:rsidR="004F5B18"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representation of all age cohorts. Consequently, the age cohorts are not balanced. Specifically, number of speakers in a cohort range from 10 to 33, with an average of 21.5. </w:t>
      </w:r>
      <w:r w:rsidR="004F5B18">
        <w:t>The age range of each age cohort is as follows: 1, 15 to 18 years old (N=23); 2, 19-23 years old (N=33); 3, 24-29 years old (N=22); 4, 30-39 years old (N=16); 5, 40-49 years old (N=22); 6, 50-59 years old (N=21); 7, 60-69 years old (N=23); 8, 70-79 years old (N=21); 80-85 years old (N=10).</w:t>
      </w:r>
    </w:p>
    <w:p w:rsidR="004F5B18" w:rsidRDefault="00FB27B1" w:rsidP="004F5B18">
      <w:pPr>
        <w:pStyle w:val="mparaindent"/>
      </w:pPr>
      <w:r>
        <w:lastRenderedPageBreak/>
        <w:t xml:space="preserve">Gender is balanced with </w:t>
      </w:r>
      <w:r w:rsidR="00A571D5">
        <w:t>98</w:t>
      </w:r>
      <w:r>
        <w:t xml:space="preserve"> female speakers and 9</w:t>
      </w:r>
      <w:r w:rsidR="00A571D5">
        <w:t>3</w:t>
      </w:r>
      <w:r>
        <w:t xml:space="preserve"> male speakers.</w:t>
      </w:r>
    </w:p>
    <w:p w:rsidR="00FB27B1" w:rsidRDefault="00B0469C" w:rsidP="004F5B18">
      <w:pPr>
        <w:pStyle w:val="mparaindent"/>
      </w:pPr>
      <w:r>
        <w:t>Speech style index is a value that theoretically ranges from zero to one, and indicates the extent to which a speaker used standard Japanese during the interview (</w:t>
      </w:r>
      <w:r w:rsidRPr="00C216BB">
        <w:rPr>
          <w:highlight w:val="yellow"/>
        </w:rPr>
        <w:t>see H and H 2017 for details</w:t>
      </w:r>
      <w:r>
        <w:t>). For this study, we calculated speech style index by averaging the following six measures:</w:t>
      </w:r>
    </w:p>
    <w:p w:rsidR="00B0469C" w:rsidRDefault="00B0469C" w:rsidP="00FB27B1">
      <w:pPr>
        <w:pStyle w:val="mparanoindent"/>
      </w:pPr>
      <w:r w:rsidRPr="00B0469C">
        <w:rPr>
          <w:rFonts w:hint="eastAsia"/>
          <w:highlight w:val="yellow"/>
        </w:rPr>
        <w:t>c</w:t>
      </w:r>
      <w:r w:rsidRPr="00B0469C">
        <w:rPr>
          <w:highlight w:val="yellow"/>
        </w:rPr>
        <w:t>opy paste from page 13.</w:t>
      </w:r>
    </w:p>
    <w:p w:rsidR="00F44B53" w:rsidRDefault="00F44B53" w:rsidP="006D4B69">
      <w:pPr>
        <w:pStyle w:val="mparaindent"/>
      </w:pPr>
      <w:r>
        <w:t>This methodology resulted in speech style index scores that ranged from 0.</w:t>
      </w:r>
      <w:r w:rsidR="006D4B69">
        <w:t>099</w:t>
      </w:r>
      <w:r>
        <w:t xml:space="preserve"> to 0.8</w:t>
      </w:r>
      <w:r w:rsidR="006D4B69">
        <w:t>19</w:t>
      </w:r>
      <w:r>
        <w:t>, with an average value of 0.</w:t>
      </w:r>
      <w:r w:rsidR="006D4B69">
        <w:t>338 standard deviation of 0.144.</w:t>
      </w:r>
    </w:p>
    <w:p w:rsidR="00F85039" w:rsidRPr="006D4B69" w:rsidRDefault="006D4B69" w:rsidP="006D4B69">
      <w:pPr>
        <w:pStyle w:val="msubsection"/>
      </w:pPr>
      <w:r>
        <w:rPr>
          <w:rFonts w:hint="eastAsia"/>
        </w:rPr>
        <w:t>3</w:t>
      </w:r>
      <w:r>
        <w:t>.4</w:t>
      </w:r>
      <w:r>
        <w:tab/>
        <w:t>Linguistic factors</w:t>
      </w:r>
    </w:p>
    <w:p w:rsidR="006D4B69" w:rsidRPr="008B4218" w:rsidRDefault="008B4218" w:rsidP="008B4218">
      <w:pPr>
        <w:pStyle w:val="msubsubsection"/>
      </w:pPr>
      <w:r w:rsidRPr="008B4218">
        <w:t>3.4.1</w:t>
      </w:r>
      <w:r w:rsidRPr="008B4218">
        <w:tab/>
        <w:t>Location of nasal substitution target</w:t>
      </w:r>
    </w:p>
    <w:p w:rsidR="008B2830" w:rsidRPr="008B2830" w:rsidRDefault="008B4218" w:rsidP="008B4218">
      <w:pPr>
        <w:pStyle w:val="mparanoindent"/>
      </w:pPr>
      <w:r>
        <w:rPr>
          <w:rFonts w:hint="eastAsia"/>
        </w:rPr>
        <w:t>T</w:t>
      </w:r>
      <w:r>
        <w:t xml:space="preserve">he tokens were coded by the location of the nasal substitution target. The target may directly follow the </w:t>
      </w:r>
      <w:r w:rsidR="008B2830">
        <w:t xml:space="preserve">main </w:t>
      </w:r>
      <w:r>
        <w:t xml:space="preserve">verb root, or there may be intervening morphemes between the </w:t>
      </w:r>
      <w:r w:rsidR="008B2830">
        <w:t xml:space="preserve">main </w:t>
      </w:r>
      <w:r>
        <w:t xml:space="preserve">verb root and the </w:t>
      </w:r>
      <w:r w:rsidR="008B2830">
        <w:t xml:space="preserve">target. We coded the former as adjacent and the latter and non-adjacent. Targets occurring at the end of compound verbs such as </w:t>
      </w:r>
      <w:proofErr w:type="spellStart"/>
      <w:r w:rsidR="008B2830" w:rsidRPr="008B2830">
        <w:rPr>
          <w:i/>
        </w:rPr>
        <w:t>furi-kaeru</w:t>
      </w:r>
      <w:proofErr w:type="spellEnd"/>
      <w:r w:rsidR="008B2830">
        <w:t xml:space="preserve"> ‘look back’ were coded as adjacent. Targets occurring at the end of auxiliary verbs following the infinitive </w:t>
      </w:r>
      <w:r w:rsidR="008B2830" w:rsidRPr="008B2830">
        <w:rPr>
          <w:i/>
        </w:rPr>
        <w:t>-</w:t>
      </w:r>
      <w:proofErr w:type="spellStart"/>
      <w:r w:rsidR="008B2830" w:rsidRPr="008B2830">
        <w:rPr>
          <w:i/>
        </w:rPr>
        <w:t>te</w:t>
      </w:r>
      <w:proofErr w:type="spellEnd"/>
      <w:r w:rsidR="008B2830">
        <w:t xml:space="preserve"> were coded as non-adjacent. In </w:t>
      </w:r>
      <w:r w:rsidR="005E5AD9">
        <w:t>spoken Japanese</w:t>
      </w:r>
      <w:r w:rsidR="008B2830">
        <w:t xml:space="preserve">, the vowel of </w:t>
      </w:r>
      <w:r w:rsidR="008B2830" w:rsidRPr="008B2830">
        <w:rPr>
          <w:i/>
        </w:rPr>
        <w:t>-</w:t>
      </w:r>
      <w:proofErr w:type="spellStart"/>
      <w:r w:rsidR="008B2830" w:rsidRPr="008B2830">
        <w:rPr>
          <w:i/>
        </w:rPr>
        <w:t>te</w:t>
      </w:r>
      <w:proofErr w:type="spellEnd"/>
      <w:r w:rsidR="008B2830">
        <w:t xml:space="preserve"> morpheme often coalesces with the following vowel, obscuring the morphological boundary between the main verb and the </w:t>
      </w:r>
      <w:r w:rsidR="00C81B43">
        <w:t>auxiliary</w:t>
      </w:r>
      <w:r w:rsidR="008B2830">
        <w:t xml:space="preserve"> verb.</w:t>
      </w:r>
      <w:r w:rsidR="005E5AD9">
        <w:t xml:space="preserve"> Examples of adjacent targets are given in (</w:t>
      </w:r>
      <w:r w:rsidR="002D0BCA">
        <w:fldChar w:fldCharType="begin"/>
      </w:r>
      <w:r w:rsidR="002D0BCA">
        <w:instrText xml:space="preserve"> REF example_11 \h </w:instrText>
      </w:r>
      <w:r w:rsidR="002D0BCA">
        <w:fldChar w:fldCharType="separate"/>
      </w:r>
      <w:r w:rsidR="002D0BCA">
        <w:t>11</w:t>
      </w:r>
      <w:r w:rsidR="002D0BCA">
        <w:fldChar w:fldCharType="end"/>
      </w:r>
      <w:r w:rsidR="005E5AD9">
        <w:t>) and non-adjacent targets in (</w:t>
      </w:r>
      <w:r w:rsidR="002D0BCA">
        <w:fldChar w:fldCharType="begin"/>
      </w:r>
      <w:r w:rsidR="002D0BCA">
        <w:instrText xml:space="preserve"> REF example_12 \h </w:instrText>
      </w:r>
      <w:r w:rsidR="002D0BCA">
        <w:fldChar w:fldCharType="separate"/>
      </w:r>
      <w:r w:rsidR="002D0BCA">
        <w:t>12</w:t>
      </w:r>
      <w:r w:rsidR="002D0BCA">
        <w:fldChar w:fldCharType="end"/>
      </w:r>
      <w:r w:rsidR="005E5AD9">
        <w:t>).</w:t>
      </w:r>
    </w:p>
    <w:p w:rsidR="008B538A" w:rsidRDefault="008B538A" w:rsidP="005D1916">
      <w:pPr>
        <w:pStyle w:val="mexline1"/>
        <w:tabs>
          <w:tab w:val="left" w:pos="1843"/>
          <w:tab w:val="left" w:pos="2694"/>
          <w:tab w:val="left" w:pos="4395"/>
          <w:tab w:val="left" w:pos="5387"/>
          <w:tab w:val="left" w:pos="6804"/>
        </w:tabs>
      </w:pPr>
      <w:r>
        <w:t>(</w:t>
      </w:r>
      <w:bookmarkStart w:id="10" w:name="example_11"/>
      <w:r w:rsidR="002D0BCA">
        <w:fldChar w:fldCharType="begin"/>
      </w:r>
      <w:r w:rsidR="002D0BCA">
        <w:instrText xml:space="preserve"> AUTONUM  </w:instrText>
      </w:r>
      <w:r w:rsidR="002D0BCA">
        <w:fldChar w:fldCharType="end"/>
      </w:r>
      <w:bookmarkEnd w:id="10"/>
      <w:r>
        <w:t>)</w:t>
      </w:r>
      <w:r>
        <w:tab/>
      </w:r>
      <w:proofErr w:type="spellStart"/>
      <w:r w:rsidRPr="005D1916">
        <w:rPr>
          <w:rFonts w:hint="eastAsia"/>
          <w:i/>
        </w:rPr>
        <w:t>t</w:t>
      </w:r>
      <w:r w:rsidRPr="005D1916">
        <w:rPr>
          <w:i/>
        </w:rPr>
        <w:t>amatama</w:t>
      </w:r>
      <w:proofErr w:type="spellEnd"/>
      <w:r w:rsidRPr="005D1916">
        <w:rPr>
          <w:i/>
        </w:rPr>
        <w:tab/>
        <w:t>ore-</w:t>
      </w:r>
      <w:proofErr w:type="spellStart"/>
      <w:r w:rsidRPr="005D1916">
        <w:rPr>
          <w:i/>
        </w:rPr>
        <w:t>ga</w:t>
      </w:r>
      <w:proofErr w:type="spellEnd"/>
      <w:r w:rsidRPr="005D1916">
        <w:rPr>
          <w:i/>
        </w:rPr>
        <w:tab/>
      </w:r>
      <w:proofErr w:type="spellStart"/>
      <w:r w:rsidRPr="005D1916">
        <w:rPr>
          <w:i/>
        </w:rPr>
        <w:t>ki-ni</w:t>
      </w:r>
      <w:proofErr w:type="spellEnd"/>
      <w:r w:rsidRPr="005D1916">
        <w:rPr>
          <w:i/>
        </w:rPr>
        <w:tab/>
      </w:r>
      <w:proofErr w:type="spellStart"/>
      <w:r w:rsidRPr="005D1916">
        <w:rPr>
          <w:i/>
        </w:rPr>
        <w:t>naru</w:t>
      </w:r>
      <w:proofErr w:type="spellEnd"/>
      <w:r w:rsidRPr="005D1916">
        <w:rPr>
          <w:i/>
        </w:rPr>
        <w:tab/>
      </w:r>
      <w:proofErr w:type="spellStart"/>
      <w:r w:rsidRPr="005D1916">
        <w:rPr>
          <w:i/>
        </w:rPr>
        <w:t>nen</w:t>
      </w:r>
      <w:proofErr w:type="spellEnd"/>
      <w:r>
        <w:tab/>
        <w:t>(</w:t>
      </w:r>
      <w:r>
        <w:rPr>
          <w:rFonts w:hint="eastAsia"/>
        </w:rPr>
        <w:t>K</w:t>
      </w:r>
      <w:r>
        <w:t>SJ</w:t>
      </w:r>
      <w:r>
        <w:t>/</w:t>
      </w:r>
      <w:r>
        <w:t>122</w:t>
      </w:r>
      <w:r>
        <w:t>/</w:t>
      </w:r>
      <w:r>
        <w:t>m</w:t>
      </w:r>
      <w:r>
        <w:t>/</w:t>
      </w:r>
      <w:r>
        <w:t>7</w:t>
      </w:r>
      <w:r>
        <w:t>)</w:t>
      </w:r>
    </w:p>
    <w:p w:rsidR="008B538A" w:rsidRDefault="008B538A" w:rsidP="005D1916">
      <w:pPr>
        <w:pStyle w:val="mexline2"/>
        <w:tabs>
          <w:tab w:val="left" w:pos="1843"/>
          <w:tab w:val="left" w:pos="2694"/>
          <w:tab w:val="left" w:pos="4395"/>
          <w:tab w:val="left" w:pos="5387"/>
          <w:tab w:val="left" w:pos="6804"/>
        </w:tabs>
      </w:pPr>
      <w:r>
        <w:tab/>
      </w:r>
      <w:r w:rsidR="005D1916">
        <w:t>coincidently</w:t>
      </w:r>
      <w:r w:rsidR="005D1916">
        <w:tab/>
        <w:t>I-</w:t>
      </w:r>
      <w:r w:rsidR="005D1916" w:rsidRPr="005D1916">
        <w:rPr>
          <w:smallCaps/>
        </w:rPr>
        <w:t>nom</w:t>
      </w:r>
      <w:r w:rsidR="005D1916">
        <w:tab/>
        <w:t>attention-</w:t>
      </w:r>
      <w:proofErr w:type="spellStart"/>
      <w:r w:rsidR="005D1916" w:rsidRPr="005D1916">
        <w:rPr>
          <w:smallCaps/>
        </w:rPr>
        <w:t>dat</w:t>
      </w:r>
      <w:proofErr w:type="spellEnd"/>
      <w:r w:rsidR="005D1916">
        <w:tab/>
        <w:t>become</w:t>
      </w:r>
      <w:r w:rsidR="005D1916">
        <w:tab/>
      </w:r>
      <w:proofErr w:type="spellStart"/>
      <w:r w:rsidR="005D1916" w:rsidRPr="005D1916">
        <w:rPr>
          <w:smallCaps/>
        </w:rPr>
        <w:t>sfp</w:t>
      </w:r>
      <w:proofErr w:type="spellEnd"/>
    </w:p>
    <w:p w:rsidR="005D1916" w:rsidRPr="005D1916" w:rsidRDefault="005D1916" w:rsidP="005D1916">
      <w:pPr>
        <w:pStyle w:val="mexline3"/>
        <w:tabs>
          <w:tab w:val="left" w:pos="1843"/>
          <w:tab w:val="left" w:pos="2694"/>
          <w:tab w:val="left" w:pos="4395"/>
          <w:tab w:val="left" w:pos="5387"/>
          <w:tab w:val="left" w:pos="6804"/>
        </w:tabs>
        <w:rPr>
          <w:rFonts w:hint="eastAsia"/>
        </w:rPr>
      </w:pPr>
      <w:r>
        <w:tab/>
        <w:t>‘I unintentionally became aware of it.’</w:t>
      </w:r>
    </w:p>
    <w:p w:rsidR="005E5AD9" w:rsidRDefault="005D1916" w:rsidP="005D1916">
      <w:pPr>
        <w:pStyle w:val="mexline1"/>
        <w:tabs>
          <w:tab w:val="left" w:pos="1701"/>
          <w:tab w:val="left" w:pos="2268"/>
          <w:tab w:val="left" w:pos="4111"/>
          <w:tab w:val="left" w:pos="5103"/>
          <w:tab w:val="left" w:pos="5812"/>
          <w:tab w:val="left" w:pos="6804"/>
        </w:tabs>
      </w:pPr>
      <w:r>
        <w:tab/>
      </w:r>
      <w:proofErr w:type="spellStart"/>
      <w:r w:rsidR="008B538A" w:rsidRPr="005D1916">
        <w:rPr>
          <w:i/>
        </w:rPr>
        <w:t>tyotto</w:t>
      </w:r>
      <w:proofErr w:type="spellEnd"/>
      <w:r w:rsidR="008B538A" w:rsidRPr="005D1916">
        <w:rPr>
          <w:i/>
        </w:rPr>
        <w:tab/>
        <w:t>ore</w:t>
      </w:r>
      <w:r w:rsidR="008B538A" w:rsidRPr="005D1916">
        <w:rPr>
          <w:i/>
        </w:rPr>
        <w:tab/>
      </w:r>
      <w:proofErr w:type="spellStart"/>
      <w:r w:rsidR="008B538A" w:rsidRPr="005D1916">
        <w:rPr>
          <w:i/>
        </w:rPr>
        <w:t>ki-ni</w:t>
      </w:r>
      <w:proofErr w:type="spellEnd"/>
      <w:r w:rsidRPr="005D1916">
        <w:rPr>
          <w:i/>
        </w:rPr>
        <w:tab/>
      </w:r>
      <w:r w:rsidR="008B538A" w:rsidRPr="005D1916">
        <w:rPr>
          <w:i/>
        </w:rPr>
        <w:t>nan</w:t>
      </w:r>
      <w:r w:rsidR="008B538A" w:rsidRPr="005D1916">
        <w:rPr>
          <w:i/>
        </w:rPr>
        <w:tab/>
      </w:r>
      <w:proofErr w:type="spellStart"/>
      <w:r w:rsidR="008B538A" w:rsidRPr="005D1916">
        <w:rPr>
          <w:i/>
        </w:rPr>
        <w:t>nen</w:t>
      </w:r>
      <w:proofErr w:type="spellEnd"/>
      <w:r w:rsidR="008B538A" w:rsidRPr="005D1916">
        <w:rPr>
          <w:i/>
        </w:rPr>
        <w:tab/>
      </w:r>
      <w:proofErr w:type="spellStart"/>
      <w:r w:rsidR="008B538A" w:rsidRPr="005D1916">
        <w:rPr>
          <w:i/>
        </w:rPr>
        <w:t>kedo</w:t>
      </w:r>
      <w:proofErr w:type="spellEnd"/>
      <w:r w:rsidR="008B538A">
        <w:tab/>
        <w:t>(</w:t>
      </w:r>
      <w:r w:rsidR="005E5AD9">
        <w:rPr>
          <w:rFonts w:hint="eastAsia"/>
        </w:rPr>
        <w:t>T</w:t>
      </w:r>
      <w:r w:rsidR="005E5AD9">
        <w:t>KC</w:t>
      </w:r>
      <w:r w:rsidR="008B538A">
        <w:t>/</w:t>
      </w:r>
      <w:r w:rsidR="005E5AD9">
        <w:t>024</w:t>
      </w:r>
      <w:r w:rsidR="008B538A">
        <w:t>/</w:t>
      </w:r>
      <w:r w:rsidR="005E5AD9">
        <w:t>m</w:t>
      </w:r>
      <w:r w:rsidR="008B538A">
        <w:t>/</w:t>
      </w:r>
      <w:r w:rsidR="005E5AD9">
        <w:t>2</w:t>
      </w:r>
      <w:r w:rsidR="008B538A">
        <w:t>)</w:t>
      </w:r>
    </w:p>
    <w:p w:rsidR="005D1916" w:rsidRDefault="005D1916" w:rsidP="005D1916">
      <w:pPr>
        <w:pStyle w:val="mexline2"/>
        <w:tabs>
          <w:tab w:val="left" w:pos="1701"/>
          <w:tab w:val="left" w:pos="2268"/>
          <w:tab w:val="left" w:pos="4111"/>
          <w:tab w:val="left" w:pos="5103"/>
          <w:tab w:val="left" w:pos="5812"/>
          <w:tab w:val="left" w:pos="6804"/>
        </w:tabs>
      </w:pPr>
      <w:r>
        <w:tab/>
      </w:r>
      <w:proofErr w:type="spellStart"/>
      <w:r>
        <w:t>a.little.bit</w:t>
      </w:r>
      <w:proofErr w:type="spellEnd"/>
      <w:r>
        <w:tab/>
        <w:t>I</w:t>
      </w:r>
      <w:r>
        <w:tab/>
        <w:t>attention-</w:t>
      </w:r>
      <w:proofErr w:type="spellStart"/>
      <w:r w:rsidRPr="005D1916">
        <w:rPr>
          <w:smallCaps/>
        </w:rPr>
        <w:t>dat</w:t>
      </w:r>
      <w:proofErr w:type="spellEnd"/>
      <w:r>
        <w:tab/>
        <w:t>become</w:t>
      </w:r>
      <w:r>
        <w:tab/>
      </w:r>
      <w:proofErr w:type="spellStart"/>
      <w:r w:rsidRPr="005D1916">
        <w:rPr>
          <w:smallCaps/>
        </w:rPr>
        <w:t>sfp</w:t>
      </w:r>
      <w:proofErr w:type="spellEnd"/>
      <w:r>
        <w:tab/>
      </w:r>
      <w:r w:rsidRPr="005D1916">
        <w:rPr>
          <w:smallCaps/>
        </w:rPr>
        <w:t>dis</w:t>
      </w:r>
    </w:p>
    <w:p w:rsidR="005D1916" w:rsidRPr="005E5AD9" w:rsidRDefault="005D1916" w:rsidP="005D1916">
      <w:pPr>
        <w:pStyle w:val="mexline3"/>
        <w:rPr>
          <w:rFonts w:hint="eastAsia"/>
        </w:rPr>
      </w:pPr>
      <w:r>
        <w:tab/>
        <w:t>‘I become a bit concerned’</w:t>
      </w:r>
    </w:p>
    <w:p w:rsidR="008B538A" w:rsidRDefault="005D1916" w:rsidP="005D1916">
      <w:pPr>
        <w:pStyle w:val="mexline1"/>
        <w:tabs>
          <w:tab w:val="left" w:pos="993"/>
          <w:tab w:val="left" w:pos="2410"/>
          <w:tab w:val="left" w:pos="3544"/>
          <w:tab w:val="left" w:pos="4678"/>
          <w:tab w:val="left" w:pos="6804"/>
        </w:tabs>
      </w:pPr>
      <w:r>
        <w:t>(</w:t>
      </w:r>
      <w:bookmarkStart w:id="11" w:name="example_12"/>
      <w:r w:rsidR="002D0BCA">
        <w:fldChar w:fldCharType="begin"/>
      </w:r>
      <w:r w:rsidR="002D0BCA">
        <w:instrText xml:space="preserve"> AUTONUM  </w:instrText>
      </w:r>
      <w:r w:rsidR="002D0BCA">
        <w:fldChar w:fldCharType="end"/>
      </w:r>
      <w:bookmarkEnd w:id="11"/>
      <w:r>
        <w:t>)</w:t>
      </w:r>
      <w:r>
        <w:tab/>
      </w:r>
      <w:proofErr w:type="spellStart"/>
      <w:r w:rsidR="008B538A" w:rsidRPr="00CD678C">
        <w:rPr>
          <w:rFonts w:hint="eastAsia"/>
          <w:i/>
        </w:rPr>
        <w:t>a</w:t>
      </w:r>
      <w:r w:rsidR="008B538A" w:rsidRPr="00CD678C">
        <w:rPr>
          <w:i/>
        </w:rPr>
        <w:t>to</w:t>
      </w:r>
      <w:proofErr w:type="spellEnd"/>
      <w:r w:rsidR="008B538A" w:rsidRPr="00CD678C">
        <w:rPr>
          <w:i/>
        </w:rPr>
        <w:tab/>
      </w:r>
      <w:proofErr w:type="spellStart"/>
      <w:r w:rsidR="008B538A" w:rsidRPr="00CD678C">
        <w:rPr>
          <w:i/>
        </w:rPr>
        <w:t>Tookyoo-ni</w:t>
      </w:r>
      <w:proofErr w:type="spellEnd"/>
      <w:r w:rsidR="008B538A" w:rsidRPr="00CD678C">
        <w:rPr>
          <w:i/>
        </w:rPr>
        <w:tab/>
      </w:r>
      <w:proofErr w:type="spellStart"/>
      <w:r w:rsidR="008B538A" w:rsidRPr="00CD678C">
        <w:rPr>
          <w:i/>
        </w:rPr>
        <w:t>hikooki</w:t>
      </w:r>
      <w:proofErr w:type="spellEnd"/>
      <w:r w:rsidR="008B538A" w:rsidRPr="00CD678C">
        <w:rPr>
          <w:i/>
        </w:rPr>
        <w:tab/>
        <w:t>ton-</w:t>
      </w:r>
      <w:proofErr w:type="spellStart"/>
      <w:r w:rsidR="008B538A" w:rsidRPr="00CD678C">
        <w:rPr>
          <w:i/>
        </w:rPr>
        <w:t>deru</w:t>
      </w:r>
      <w:proofErr w:type="spellEnd"/>
      <w:r w:rsidR="008B538A" w:rsidRPr="00CD678C">
        <w:rPr>
          <w:i/>
        </w:rPr>
        <w:tab/>
      </w:r>
      <w:proofErr w:type="spellStart"/>
      <w:r w:rsidR="008B538A" w:rsidRPr="00CD678C">
        <w:rPr>
          <w:i/>
        </w:rPr>
        <w:t>shi</w:t>
      </w:r>
      <w:proofErr w:type="spellEnd"/>
      <w:r w:rsidR="008B538A">
        <w:tab/>
        <w:t>(</w:t>
      </w:r>
      <w:r w:rsidR="008B538A" w:rsidRPr="008B538A">
        <w:t>KSJ</w:t>
      </w:r>
      <w:r w:rsidR="008B538A">
        <w:t>/</w:t>
      </w:r>
      <w:r w:rsidR="008B538A" w:rsidRPr="008B538A">
        <w:t>016</w:t>
      </w:r>
      <w:r w:rsidR="008B538A">
        <w:t>/m/5)</w:t>
      </w:r>
    </w:p>
    <w:p w:rsidR="005D1916" w:rsidRDefault="005D1916" w:rsidP="005D1916">
      <w:pPr>
        <w:pStyle w:val="mexline2"/>
        <w:tabs>
          <w:tab w:val="left" w:pos="993"/>
          <w:tab w:val="left" w:pos="2410"/>
          <w:tab w:val="left" w:pos="3544"/>
          <w:tab w:val="left" w:pos="4678"/>
          <w:tab w:val="left" w:pos="6804"/>
        </w:tabs>
        <w:rPr>
          <w:rFonts w:hint="eastAsia"/>
        </w:rPr>
      </w:pPr>
      <w:r>
        <w:tab/>
      </w:r>
      <w:proofErr w:type="gramStart"/>
      <w:r>
        <w:t>also</w:t>
      </w:r>
      <w:proofErr w:type="gramEnd"/>
      <w:r>
        <w:tab/>
        <w:t>Tokyo-</w:t>
      </w:r>
      <w:proofErr w:type="spellStart"/>
      <w:r w:rsidRPr="00CD678C">
        <w:rPr>
          <w:smallCaps/>
        </w:rPr>
        <w:t>dat</w:t>
      </w:r>
      <w:proofErr w:type="spellEnd"/>
      <w:r>
        <w:tab/>
        <w:t>airplane</w:t>
      </w:r>
      <w:r>
        <w:tab/>
        <w:t>fly-</w:t>
      </w:r>
      <w:proofErr w:type="spellStart"/>
      <w:r w:rsidRPr="00CD678C">
        <w:rPr>
          <w:smallCaps/>
        </w:rPr>
        <w:t>hab</w:t>
      </w:r>
      <w:proofErr w:type="spellEnd"/>
      <w:r>
        <w:tab/>
      </w:r>
      <w:r w:rsidRPr="00CD678C">
        <w:rPr>
          <w:smallCaps/>
        </w:rPr>
        <w:t>dis</w:t>
      </w:r>
    </w:p>
    <w:p w:rsidR="005D1916" w:rsidRPr="008B538A" w:rsidRDefault="005D1916" w:rsidP="005D1916">
      <w:pPr>
        <w:pStyle w:val="mexline3"/>
        <w:rPr>
          <w:rFonts w:hint="eastAsia"/>
        </w:rPr>
      </w:pPr>
      <w:r>
        <w:tab/>
        <w:t>‘There are also planes flying to Tokyo.’</w:t>
      </w:r>
    </w:p>
    <w:p w:rsidR="008B538A" w:rsidRDefault="005D1916" w:rsidP="00CD678C">
      <w:pPr>
        <w:pStyle w:val="mexline1"/>
        <w:tabs>
          <w:tab w:val="left" w:pos="1701"/>
          <w:tab w:val="left" w:pos="2835"/>
          <w:tab w:val="left" w:pos="3969"/>
          <w:tab w:val="left" w:pos="6946"/>
        </w:tabs>
      </w:pPr>
      <w:r>
        <w:tab/>
      </w:r>
      <w:proofErr w:type="spellStart"/>
      <w:r w:rsidR="008B538A">
        <w:t>ue-wa</w:t>
      </w:r>
      <w:proofErr w:type="spellEnd"/>
      <w:r w:rsidR="008B538A">
        <w:tab/>
      </w:r>
      <w:proofErr w:type="spellStart"/>
      <w:r w:rsidR="008B538A">
        <w:t>hikooki</w:t>
      </w:r>
      <w:proofErr w:type="spellEnd"/>
      <w:r w:rsidR="008B538A">
        <w:tab/>
        <w:t>ton-den</w:t>
      </w:r>
      <w:r w:rsidR="008B538A">
        <w:tab/>
        <w:t>de</w:t>
      </w:r>
      <w:r w:rsidR="008B538A">
        <w:tab/>
      </w:r>
      <w:r w:rsidR="008B538A">
        <w:rPr>
          <w:rFonts w:hint="eastAsia"/>
        </w:rPr>
        <w:t>(</w:t>
      </w:r>
      <w:r w:rsidR="008B538A" w:rsidRPr="008B538A">
        <w:rPr>
          <w:rFonts w:hint="eastAsia"/>
        </w:rPr>
        <w:t>KSJ</w:t>
      </w:r>
      <w:r w:rsidR="008B538A">
        <w:t>/</w:t>
      </w:r>
      <w:r w:rsidR="008B538A" w:rsidRPr="008B538A">
        <w:rPr>
          <w:rFonts w:hint="eastAsia"/>
        </w:rPr>
        <w:t>080</w:t>
      </w:r>
      <w:r w:rsidR="008B538A">
        <w:t>/f/9)</w:t>
      </w:r>
    </w:p>
    <w:p w:rsidR="00BC224D" w:rsidRDefault="005D1916" w:rsidP="00CD678C">
      <w:pPr>
        <w:pStyle w:val="mexline2"/>
        <w:tabs>
          <w:tab w:val="left" w:pos="1701"/>
          <w:tab w:val="left" w:pos="2835"/>
          <w:tab w:val="left" w:pos="3969"/>
          <w:tab w:val="left" w:pos="6946"/>
        </w:tabs>
        <w:rPr>
          <w:rFonts w:hint="eastAsia"/>
        </w:rPr>
      </w:pPr>
      <w:r>
        <w:tab/>
      </w:r>
      <w:r w:rsidR="00CD678C">
        <w:t>above-</w:t>
      </w:r>
      <w:r w:rsidR="00CD678C" w:rsidRPr="00CD678C">
        <w:rPr>
          <w:smallCaps/>
        </w:rPr>
        <w:t>top</w:t>
      </w:r>
      <w:r w:rsidR="00CD678C">
        <w:tab/>
        <w:t>airplane</w:t>
      </w:r>
      <w:r w:rsidR="00CD678C">
        <w:tab/>
        <w:t>fly-</w:t>
      </w:r>
      <w:r w:rsidR="00CD678C" w:rsidRPr="00CD678C">
        <w:rPr>
          <w:smallCaps/>
        </w:rPr>
        <w:t>prog</w:t>
      </w:r>
      <w:r w:rsidR="00CD678C">
        <w:tab/>
      </w:r>
      <w:proofErr w:type="spellStart"/>
      <w:r w:rsidR="00CD678C" w:rsidRPr="00CD678C">
        <w:rPr>
          <w:smallCaps/>
        </w:rPr>
        <w:t>sfp</w:t>
      </w:r>
      <w:proofErr w:type="spellEnd"/>
    </w:p>
    <w:p w:rsidR="005D1916" w:rsidRPr="008B538A" w:rsidRDefault="005D1916" w:rsidP="005D1916">
      <w:pPr>
        <w:pStyle w:val="mexline3"/>
        <w:rPr>
          <w:rFonts w:hint="eastAsia"/>
        </w:rPr>
      </w:pPr>
      <w:r>
        <w:tab/>
      </w:r>
      <w:r w:rsidR="00CD678C">
        <w:t>‘There are bomber airplanes flying above us.’</w:t>
      </w:r>
    </w:p>
    <w:p w:rsidR="002D0BCA" w:rsidRDefault="002D0BCA" w:rsidP="002D0BCA">
      <w:pPr>
        <w:jc w:val="left"/>
      </w:pPr>
      <w:r>
        <w:lastRenderedPageBreak/>
        <w:t xml:space="preserve">We follow the Romanization rules of the journal of the Linguistics Society of Japan, as described in </w:t>
      </w:r>
      <w:r w:rsidRPr="00BC224D">
        <w:t>http://www.ls-japan.org/modules/documents/LSJpapers/j-gkstyle2017.pdf</w:t>
      </w:r>
    </w:p>
    <w:p w:rsidR="002D0BCA" w:rsidRDefault="002D0BCA" w:rsidP="00CA57C9"/>
    <w:p w:rsidR="00F32B1C" w:rsidRDefault="00F32B1C" w:rsidP="00CA57C9">
      <w:bookmarkStart w:id="12" w:name="_GoBack"/>
      <w:bookmarkEnd w:id="12"/>
      <w:r>
        <w:t>Age</w:t>
      </w:r>
    </w:p>
    <w:p w:rsidR="00F32B1C" w:rsidRDefault="00F32B1C" w:rsidP="00CA57C9">
      <w:r>
        <w:t>Gender</w:t>
      </w:r>
    </w:p>
    <w:p w:rsidR="00F32B1C" w:rsidRDefault="00C17E8B" w:rsidP="00CA57C9">
      <w:r>
        <w:t>Speech Style</w:t>
      </w:r>
    </w:p>
    <w:p w:rsidR="00C17E8B" w:rsidRDefault="00C17E8B">
      <w:pPr>
        <w:widowControl/>
        <w:jc w:val="left"/>
      </w:pPr>
    </w:p>
    <w:p w:rsidR="00C17E8B" w:rsidRDefault="00C17E8B">
      <w:pPr>
        <w:widowControl/>
        <w:jc w:val="left"/>
      </w:pPr>
      <w:r>
        <w:rPr>
          <w:rFonts w:hint="eastAsia"/>
        </w:rPr>
        <w:t>V</w:t>
      </w:r>
      <w:r>
        <w:t>erb Type</w:t>
      </w:r>
    </w:p>
    <w:p w:rsidR="00C17E8B" w:rsidRDefault="00C17E8B">
      <w:pPr>
        <w:widowControl/>
        <w:jc w:val="left"/>
      </w:pPr>
      <w:r>
        <w:rPr>
          <w:rFonts w:hint="eastAsia"/>
        </w:rPr>
        <w:t>T</w:t>
      </w:r>
      <w:r>
        <w:t>rigger Word POS</w:t>
      </w:r>
    </w:p>
    <w:p w:rsidR="00C17E8B" w:rsidRDefault="00C17E8B">
      <w:pPr>
        <w:widowControl/>
        <w:jc w:val="left"/>
      </w:pPr>
      <w:r>
        <w:rPr>
          <w:rFonts w:hint="eastAsia"/>
        </w:rPr>
        <w:t>T</w:t>
      </w:r>
      <w:r>
        <w:t>rigger Sound Nasality</w:t>
      </w:r>
    </w:p>
    <w:p w:rsidR="00C17E8B" w:rsidRDefault="00C17E8B">
      <w:pPr>
        <w:widowControl/>
        <w:jc w:val="left"/>
      </w:pPr>
      <w:r>
        <w:rPr>
          <w:rFonts w:hint="eastAsia"/>
        </w:rPr>
        <w:t>T</w:t>
      </w:r>
      <w:r>
        <w:t>rigger Sound Voicing</w:t>
      </w:r>
    </w:p>
    <w:p w:rsidR="00147490" w:rsidRDefault="00147490" w:rsidP="00147490">
      <w:pPr>
        <w:widowControl/>
        <w:jc w:val="left"/>
      </w:pPr>
    </w:p>
    <w:p w:rsidR="00147490" w:rsidRDefault="00147490" w:rsidP="00147490">
      <w:pPr>
        <w:widowControl/>
        <w:jc w:val="left"/>
      </w:pPr>
      <w:r>
        <w:t xml:space="preserve">Target </w:t>
      </w:r>
      <w:r>
        <w:rPr>
          <w:rFonts w:hint="eastAsia"/>
        </w:rPr>
        <w:t>W</w:t>
      </w:r>
      <w:r>
        <w:t>ord Frequency</w:t>
      </w:r>
    </w:p>
    <w:p w:rsidR="00147490" w:rsidRDefault="00147490" w:rsidP="00147490">
      <w:pPr>
        <w:widowControl/>
        <w:jc w:val="left"/>
      </w:pPr>
      <w:r>
        <w:rPr>
          <w:rFonts w:hint="eastAsia"/>
        </w:rPr>
        <w:t>P</w:t>
      </w:r>
      <w:r>
        <w:t>hrase Frequency</w:t>
      </w:r>
    </w:p>
    <w:p w:rsidR="00C17E8B" w:rsidRDefault="00C17E8B">
      <w:pPr>
        <w:widowControl/>
        <w:jc w:val="left"/>
      </w:pPr>
    </w:p>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C026B">
      <w:pPr>
        <w:widowControl/>
        <w:jc w:val="left"/>
      </w:pPr>
    </w:p>
    <w:p w:rsidR="003C026B" w:rsidRDefault="003C026B" w:rsidP="003C026B">
      <w:r w:rsidRPr="002B1A79">
        <w:rPr>
          <w:rFonts w:hint="eastAsia"/>
          <w:highlight w:val="yellow"/>
        </w:rPr>
        <w:t>Turnbull (2018)</w:t>
      </w:r>
      <w:r w:rsidRPr="002432DF">
        <w:t xml:space="preserve"> </w:t>
      </w:r>
      <w:r>
        <w:t>investigated</w:t>
      </w:r>
      <w:r w:rsidRPr="002432DF">
        <w:t xml:space="preserve"> the reduction of </w:t>
      </w:r>
      <w:r>
        <w:t xml:space="preserve">phonemes both at the word level and the phoneme level in the </w:t>
      </w:r>
      <w:r w:rsidRPr="002432DF">
        <w:rPr>
          <w:i/>
        </w:rPr>
        <w:t>Corpus of Spontaneous Japanese</w:t>
      </w:r>
      <w:r>
        <w:rPr>
          <w:i/>
        </w:rPr>
        <w:t xml:space="preserve">. </w:t>
      </w:r>
      <w:r>
        <w:t xml:space="preserve">At the word level, he found that longer words and more frequent words tended to contain reduced phonemes. At the </w:t>
      </w:r>
      <w:r>
        <w:lastRenderedPageBreak/>
        <w:t>phoneme level, he found t</w:t>
      </w:r>
      <w:r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3C026B"/>
    <w:p w:rsidR="003C026B" w:rsidRPr="004C70E4" w:rsidRDefault="003C026B" w:rsidP="003C026B">
      <w:pPr>
        <w:rPr>
          <w:shd w:val="clear" w:color="auto" w:fill="FFFF00"/>
        </w:rPr>
      </w:pPr>
      <w:r w:rsidRPr="004C70E4">
        <w:rPr>
          <w:rFonts w:hint="eastAsia"/>
          <w:shd w:val="clear" w:color="auto" w:fill="FFFF00"/>
        </w:rPr>
        <w:t>T</w:t>
      </w:r>
      <w:r w:rsidRPr="004C70E4">
        <w:rPr>
          <w:shd w:val="clear" w:color="auto" w:fill="FFFF00"/>
        </w:rPr>
        <w:t>urnbull et al. (2018)</w:t>
      </w:r>
    </w:p>
    <w:p w:rsidR="003C026B" w:rsidRDefault="003C026B" w:rsidP="003C026B">
      <w:r>
        <w:t xml:space="preserve">Examined nasal place assimilation in a corpus of spoken English. They point out that nasal place assimilation </w:t>
      </w:r>
    </w:p>
    <w:p w:rsidR="00CF497E" w:rsidRDefault="00CF497E" w:rsidP="003C026B"/>
    <w:p w:rsidR="00CF497E" w:rsidRDefault="00CF497E" w:rsidP="00CF497E">
      <w:pPr>
        <w:ind w:firstLineChars="202" w:firstLine="424"/>
      </w:pPr>
      <w:r>
        <w:t xml:space="preserve">phonology, starting with the moraic nasal. The moraic nasal, along with the moraic obstruent, are the only consonants that occur in coda position, contribute to the moraic weight of the syllable, and assimilates place of articulation to the following consonant </w:t>
      </w:r>
      <w:r w:rsidRPr="00CB718A">
        <w:t>(</w:t>
      </w:r>
      <w:r w:rsidRPr="00CB718A">
        <w:fldChar w:fldCharType="begin"/>
      </w:r>
      <w:r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Pr="00CB718A">
        <w:fldChar w:fldCharType="separate"/>
      </w:r>
      <w:r w:rsidRPr="00CB718A">
        <w:rPr>
          <w:noProof/>
        </w:rPr>
        <w:t>Kubozono, 2015</w:t>
      </w:r>
      <w:r w:rsidRPr="00CB718A">
        <w:fldChar w:fldCharType="end"/>
      </w:r>
      <w:r w:rsidRPr="00CB718A">
        <w:t>: 9-10).</w:t>
      </w:r>
      <w:r>
        <w:t xml:space="preserve"> </w:t>
      </w:r>
    </w:p>
    <w:p w:rsidR="00CF497E" w:rsidRPr="00CF497E" w:rsidRDefault="00CF497E" w:rsidP="003C026B"/>
    <w:p w:rsidR="003C026B" w:rsidRDefault="003C026B" w:rsidP="00476272">
      <w:pPr>
        <w:widowControl/>
        <w:jc w:val="left"/>
      </w:pPr>
      <w:r>
        <w:br w:type="page"/>
      </w:r>
    </w:p>
    <w:p w:rsidR="003C026B" w:rsidRDefault="003C026B" w:rsidP="00CA57C9"/>
    <w:p w:rsidR="00D879EA" w:rsidRDefault="00D879EA" w:rsidP="00D879EA"/>
    <w:p w:rsidR="00CB718A" w:rsidRDefault="00CB718A" w:rsidP="00D879EA">
      <w:r>
        <w:rPr>
          <w:rFonts w:hint="eastAsia"/>
        </w:rPr>
        <w:t>References</w:t>
      </w:r>
    </w:p>
    <w:p w:rsidR="00CB718A" w:rsidRDefault="00CB718A" w:rsidP="00D879EA"/>
    <w:p w:rsidR="00675DA6" w:rsidRPr="00675DA6" w:rsidRDefault="00CB718A" w:rsidP="00675DA6">
      <w:pPr>
        <w:pStyle w:val="EndNoteBibliography"/>
        <w:ind w:left="720" w:hanging="720"/>
      </w:pPr>
      <w:r>
        <w:fldChar w:fldCharType="begin"/>
      </w:r>
      <w:r>
        <w:instrText xml:space="preserve"> ADDIN EN.REFLIST </w:instrText>
      </w:r>
      <w:r>
        <w:fldChar w:fldCharType="separate"/>
      </w:r>
      <w:r w:rsidR="00675DA6" w:rsidRPr="00675DA6">
        <w:t xml:space="preserve">Fasold, R. W. (1972). </w:t>
      </w:r>
      <w:r w:rsidR="00675DA6" w:rsidRPr="00675DA6">
        <w:rPr>
          <w:i/>
        </w:rPr>
        <w:t>Tense marking in Black English: A linguistic and social analysis</w:t>
      </w:r>
      <w:r w:rsidR="00675DA6" w:rsidRPr="00675DA6">
        <w:t>. Arlington, VA: Center for Applied Linguistics.</w:t>
      </w:r>
    </w:p>
    <w:p w:rsidR="00675DA6" w:rsidRPr="00675DA6" w:rsidRDefault="00675DA6" w:rsidP="00675DA6">
      <w:pPr>
        <w:pStyle w:val="EndNoteBibliography"/>
        <w:ind w:left="720" w:hanging="720"/>
      </w:pPr>
      <w:r w:rsidRPr="00675DA6">
        <w:t xml:space="preserve">Fujii, N., &amp; Ono, T. (2000). The occurrence and non-occurrence of the Japanese direct object marker o in conversation. </w:t>
      </w:r>
      <w:r w:rsidRPr="00675DA6">
        <w:rPr>
          <w:i/>
        </w:rPr>
        <w:t>Studies in Language, 24</w:t>
      </w:r>
      <w:r w:rsidRPr="00675DA6">
        <w:t>(1), 1-39. doi:10.1075/sl.24.1.02fuj</w:t>
      </w:r>
    </w:p>
    <w:p w:rsidR="00675DA6" w:rsidRPr="00675DA6" w:rsidRDefault="00675DA6" w:rsidP="00675DA6">
      <w:pPr>
        <w:pStyle w:val="EndNoteBibliography"/>
        <w:ind w:left="720" w:hanging="720"/>
      </w:pPr>
      <w:r w:rsidRPr="00675DA6">
        <w:t xml:space="preserve">Heffernan, K., Imanishi, Y., &amp; Honda, M. (2018). Showcasing the interaction of generative and emergent linguistic knowledge with case marker omission in spoken Japanese. </w:t>
      </w:r>
      <w:r w:rsidRPr="00675DA6">
        <w:rPr>
          <w:i/>
        </w:rPr>
        <w:t>Glossa: A journal of general linguistics, 3</w:t>
      </w:r>
      <w:r w:rsidRPr="00675DA6">
        <w:t>(1), 72. 71-24. doi:10.5334/gjgl.500</w:t>
      </w:r>
    </w:p>
    <w:p w:rsidR="00675DA6" w:rsidRPr="00675DA6" w:rsidRDefault="00675DA6" w:rsidP="00675DA6">
      <w:pPr>
        <w:pStyle w:val="EndNoteBibliography"/>
        <w:ind w:left="720" w:hanging="720"/>
      </w:pPr>
      <w:r w:rsidRPr="00675DA6">
        <w:t xml:space="preserve">Kubozono, H. (2015). Introduction to Japanese phonetics and phonology. In H. Kubozono (Ed.), </w:t>
      </w:r>
      <w:r w:rsidRPr="00675DA6">
        <w:rPr>
          <w:i/>
        </w:rPr>
        <w:t>Handbook of Japanese Phonetics and Phonology</w:t>
      </w:r>
      <w:r w:rsidRPr="00675DA6">
        <w:t xml:space="preserve"> (pp. 1-41). Berlin/Boston/Munich: De Gruyter Mouton.</w:t>
      </w:r>
    </w:p>
    <w:p w:rsidR="00675DA6" w:rsidRPr="00675DA6" w:rsidRDefault="00675DA6" w:rsidP="00675DA6">
      <w:pPr>
        <w:pStyle w:val="EndNoteBibliography"/>
        <w:ind w:left="720" w:hanging="720"/>
      </w:pPr>
      <w:r w:rsidRPr="00675DA6">
        <w:t xml:space="preserve">Pavlík, R. (2017). Some new ways of modeling t/d deletion in English. </w:t>
      </w:r>
      <w:r w:rsidRPr="00675DA6">
        <w:rPr>
          <w:i/>
        </w:rPr>
        <w:t>Journal of English Linguistics, 45</w:t>
      </w:r>
      <w:r w:rsidRPr="00675DA6">
        <w:t>(3), 195-228. doi:10.1177/0075424217712358</w:t>
      </w:r>
    </w:p>
    <w:p w:rsidR="00675DA6" w:rsidRPr="00675DA6" w:rsidRDefault="00675DA6" w:rsidP="00675DA6">
      <w:pPr>
        <w:pStyle w:val="EndNoteBibliography"/>
        <w:ind w:left="720" w:hanging="720"/>
      </w:pPr>
      <w:r w:rsidRPr="00675DA6">
        <w:t xml:space="preserve">Yoshizumi, Y. (2016). </w:t>
      </w:r>
      <w:r w:rsidRPr="00675DA6">
        <w:rPr>
          <w:i/>
        </w:rPr>
        <w:t>A Canadian perspective on Japanese-English language contact.</w:t>
      </w:r>
      <w:r w:rsidRPr="00675DA6">
        <w:t xml:space="preserve"> (dissertation dissertation), University of Ottawa, Ottawa, Canada.   </w:t>
      </w:r>
    </w:p>
    <w:p w:rsidR="0058350F" w:rsidRDefault="00CB718A" w:rsidP="00D879EA">
      <w:r>
        <w:fldChar w:fldCharType="end"/>
      </w:r>
    </w:p>
    <w:sectPr w:rsidR="0058350F">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4F34" w:rsidRDefault="00B54F34" w:rsidP="0058350F">
      <w:r>
        <w:separator/>
      </w:r>
    </w:p>
  </w:endnote>
  <w:endnote w:type="continuationSeparator" w:id="0">
    <w:p w:rsidR="00B54F34" w:rsidRDefault="00B54F34"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4F34" w:rsidRDefault="00B54F34" w:rsidP="0058350F">
      <w:r>
        <w:separator/>
      </w:r>
    </w:p>
  </w:footnote>
  <w:footnote w:type="continuationSeparator" w:id="0">
    <w:p w:rsidR="00B54F34" w:rsidRDefault="00B54F34" w:rsidP="0058350F">
      <w:r>
        <w:continuationSeparator/>
      </w:r>
    </w:p>
  </w:footnote>
  <w:footnote w:id="1">
    <w:p w:rsidR="00DE2A7F" w:rsidRPr="003A7C53" w:rsidRDefault="00DE2A7F" w:rsidP="003A7C53">
      <w:pPr>
        <w:pStyle w:val="mfootnote"/>
      </w:pPr>
      <w:r w:rsidRPr="003A7C53">
        <w:rPr>
          <w:rStyle w:val="aa"/>
        </w:rPr>
        <w:footnoteRef/>
      </w:r>
      <w:r w:rsidR="003A7C53">
        <w:tab/>
      </w:r>
      <w:r w:rsidRPr="003A7C53">
        <w:t xml:space="preserve">The following glosses are used: </w:t>
      </w:r>
      <w:r w:rsidR="00D362B3" w:rsidRPr="00D362B3">
        <w:rPr>
          <w:smallCaps/>
        </w:rPr>
        <w:t>add</w:t>
      </w:r>
      <w:r w:rsidR="00D362B3">
        <w:t xml:space="preserve"> = additive, </w:t>
      </w:r>
      <w:r w:rsidR="00604720" w:rsidRPr="00604720">
        <w:rPr>
          <w:smallCaps/>
        </w:rPr>
        <w:t>adv</w:t>
      </w:r>
      <w:r w:rsidR="00604720">
        <w:t xml:space="preserve"> = adverb</w:t>
      </w:r>
      <w:r w:rsidR="00C91D14">
        <w:t>(</w:t>
      </w:r>
      <w:r w:rsidR="00604720">
        <w:t>ializer</w:t>
      </w:r>
      <w:r w:rsidR="00C91D14">
        <w:t>)</w:t>
      </w:r>
      <w:r w:rsidR="00604720">
        <w:t xml:space="preserve">, </w:t>
      </w:r>
      <w:r w:rsidR="00313FDE" w:rsidRPr="00313FDE">
        <w:rPr>
          <w:smallCaps/>
        </w:rPr>
        <w:t>conj</w:t>
      </w:r>
      <w:r w:rsidR="00313FDE">
        <w:t xml:space="preserve"> = conjunctive, </w:t>
      </w:r>
      <w:r w:rsidR="00F1035A" w:rsidRPr="00F1035A">
        <w:rPr>
          <w:smallCaps/>
        </w:rPr>
        <w:t>cont</w:t>
      </w:r>
      <w:r w:rsidR="00F1035A">
        <w:t xml:space="preserve"> = continuative, </w:t>
      </w:r>
      <w:r w:rsidR="006801A4" w:rsidRPr="006801A4">
        <w:rPr>
          <w:smallCaps/>
        </w:rPr>
        <w:t>cop</w:t>
      </w:r>
      <w:r w:rsidR="006801A4">
        <w:t xml:space="preserve"> = copula, </w:t>
      </w:r>
      <w:proofErr w:type="spellStart"/>
      <w:r w:rsidR="000619C0" w:rsidRPr="000619C0">
        <w:rPr>
          <w:smallCaps/>
        </w:rPr>
        <w:t>dat</w:t>
      </w:r>
      <w:proofErr w:type="spellEnd"/>
      <w:r w:rsidR="000619C0">
        <w:t xml:space="preserve"> = dative, </w:t>
      </w:r>
      <w:r w:rsidR="00FF0E36" w:rsidRPr="00FF0E36">
        <w:rPr>
          <w:smallCaps/>
        </w:rPr>
        <w:t>des</w:t>
      </w:r>
      <w:r w:rsidR="00FF0E36">
        <w:t xml:space="preserve"> = desiderative, </w:t>
      </w:r>
      <w:r w:rsidR="003A7C53" w:rsidRPr="003A7C53">
        <w:rPr>
          <w:smallCaps/>
        </w:rPr>
        <w:t>dm</w:t>
      </w:r>
      <w:r w:rsidR="003A7C53" w:rsidRPr="003A7C53">
        <w:t xml:space="preserve"> = discourse marker, </w:t>
      </w:r>
      <w:proofErr w:type="spellStart"/>
      <w:r w:rsidR="008B5B25" w:rsidRPr="008B5B25">
        <w:rPr>
          <w:smallCaps/>
        </w:rPr>
        <w:t>hab</w:t>
      </w:r>
      <w:proofErr w:type="spellEnd"/>
      <w:r w:rsidR="008B5B25">
        <w:t xml:space="preserve"> = habitual, </w:t>
      </w:r>
      <w:r w:rsidR="00FF0E36" w:rsidRPr="00FF0E36">
        <w:rPr>
          <w:smallCaps/>
        </w:rPr>
        <w:t>inf</w:t>
      </w:r>
      <w:r w:rsidR="00FF0E36">
        <w:t xml:space="preserve"> = infinitive, </w:t>
      </w:r>
      <w:r w:rsidR="00D362B3" w:rsidRPr="00D362B3">
        <w:rPr>
          <w:smallCaps/>
        </w:rPr>
        <w:t>ins</w:t>
      </w:r>
      <w:r w:rsidR="00D362B3">
        <w:t xml:space="preserve"> = instrumental, </w:t>
      </w:r>
      <w:r w:rsidR="00DD2241" w:rsidRPr="00DD2241">
        <w:rPr>
          <w:smallCaps/>
        </w:rPr>
        <w:t>neg</w:t>
      </w:r>
      <w:r w:rsidR="00DD2241">
        <w:t xml:space="preserve"> = negative, </w:t>
      </w:r>
      <w:r w:rsidR="002A50A2" w:rsidRPr="002A50A2">
        <w:rPr>
          <w:smallCaps/>
        </w:rPr>
        <w:t>nmlz</w:t>
      </w:r>
      <w:r w:rsidR="002A50A2">
        <w:t xml:space="preserve"> = nominalizer, </w:t>
      </w:r>
      <w:r w:rsidR="006801A4" w:rsidRPr="006801A4">
        <w:rPr>
          <w:smallCaps/>
        </w:rPr>
        <w:t>nom</w:t>
      </w:r>
      <w:r w:rsidR="006801A4">
        <w:t xml:space="preserve"> = nominative, </w:t>
      </w:r>
      <w:r w:rsidR="00FF0E36" w:rsidRPr="00FF0E36">
        <w:rPr>
          <w:smallCaps/>
        </w:rPr>
        <w:t>prog</w:t>
      </w:r>
      <w:r w:rsidR="00FF0E36">
        <w:t xml:space="preserve"> = progressive, </w:t>
      </w:r>
      <w:proofErr w:type="spellStart"/>
      <w:r w:rsidR="00FF0E36" w:rsidRPr="00FF0E36">
        <w:rPr>
          <w:smallCaps/>
        </w:rPr>
        <w:t>pst</w:t>
      </w:r>
      <w:proofErr w:type="spellEnd"/>
      <w:r w:rsidR="00FF0E36">
        <w:t xml:space="preserve"> = past, </w:t>
      </w:r>
      <w:r w:rsidR="00313FDE" w:rsidRPr="00313FDE">
        <w:rPr>
          <w:smallCaps/>
        </w:rPr>
        <w:t>perf</w:t>
      </w:r>
      <w:r w:rsidR="00313FDE">
        <w:t xml:space="preserve"> = perfective, </w:t>
      </w:r>
      <w:r w:rsidR="00604720" w:rsidRPr="00313FDE">
        <w:rPr>
          <w:smallCaps/>
        </w:rPr>
        <w:t>prs</w:t>
      </w:r>
      <w:r w:rsidR="00313FDE">
        <w:t xml:space="preserve"> = present, </w:t>
      </w:r>
      <w:r w:rsidR="000619C0" w:rsidRPr="000619C0">
        <w:rPr>
          <w:smallCaps/>
        </w:rPr>
        <w:t>qm</w:t>
      </w:r>
      <w:r w:rsidR="000619C0">
        <w:t xml:space="preserve"> = question marker, </w:t>
      </w:r>
      <w:r w:rsidR="00F1035A" w:rsidRPr="00F1035A">
        <w:rPr>
          <w:smallCaps/>
        </w:rPr>
        <w:t>quot</w:t>
      </w:r>
      <w:r w:rsidR="00F1035A">
        <w:t xml:space="preserve"> = quotative, </w:t>
      </w:r>
      <w:r w:rsidRPr="003A7C53">
        <w:rPr>
          <w:smallCaps/>
        </w:rPr>
        <w:t>sfp</w:t>
      </w:r>
      <w:r w:rsidRPr="003A7C53">
        <w:t xml:space="preserve"> = sentence-final particle</w:t>
      </w:r>
      <w:r w:rsidR="002A50A2">
        <w:t xml:space="preserve">, </w:t>
      </w:r>
      <w:r w:rsidR="002A50A2" w:rsidRPr="002A50A2">
        <w:rPr>
          <w:smallCaps/>
        </w:rPr>
        <w:t>top</w:t>
      </w:r>
      <w:r w:rsidR="002A50A2">
        <w:t xml:space="preserve"> = topic</w:t>
      </w:r>
      <w:r w:rsidR="00F1035A">
        <w:t xml:space="preserve">, </w:t>
      </w:r>
      <w:r w:rsidR="00F1035A" w:rsidRPr="00F1035A">
        <w:rPr>
          <w:smallCaps/>
        </w:rPr>
        <w:t>vol</w:t>
      </w:r>
      <w:r w:rsidR="00F1035A">
        <w:t xml:space="preserve"> = volitional</w:t>
      </w:r>
      <w:r w:rsidRPr="003A7C53">
        <w:t>.</w:t>
      </w:r>
      <w:r w:rsidR="00997323">
        <w:t xml:space="preserve"> Two glosses separated by / indicates an ambiguous choice.</w:t>
      </w:r>
    </w:p>
  </w:footnote>
  <w:footnote w:id="2">
    <w:p w:rsidR="00CB1633" w:rsidRPr="00CB1633" w:rsidRDefault="00CB1633" w:rsidP="008B5B25">
      <w:pPr>
        <w:pStyle w:val="mfootnote"/>
      </w:pPr>
      <w:r>
        <w:rPr>
          <w:rStyle w:val="aa"/>
        </w:rPr>
        <w:footnoteRef/>
      </w:r>
      <w:r w:rsidR="008B5B25">
        <w:tab/>
      </w:r>
      <w:r>
        <w:t xml:space="preserve">CiNii is the search engine for academic literature written in Japanese. The </w:t>
      </w:r>
      <w:r w:rsidR="00104DDF">
        <w:t>URL</w:t>
      </w:r>
      <w:r>
        <w:t xml:space="preserve"> is https://ci.nii.ac.jp/ja.</w:t>
      </w:r>
    </w:p>
  </w:footnote>
  <w:footnote w:id="3">
    <w:p w:rsidR="00DE2A7F" w:rsidRDefault="00DE2A7F" w:rsidP="00E82B17">
      <w:pPr>
        <w:pStyle w:val="mfootnote"/>
      </w:pPr>
      <w:r>
        <w:rPr>
          <w:rStyle w:val="aa"/>
        </w:rPr>
        <w:footnoteRef/>
      </w:r>
      <w:r w:rsidR="003A7C53">
        <w:rPr>
          <w:rFonts w:hint="eastAsia"/>
        </w:rPr>
        <w:tab/>
      </w:r>
      <w:r>
        <w:rPr>
          <w:rFonts w:hint="eastAsia"/>
        </w:rPr>
        <w:t>E</w:t>
      </w:r>
      <w:r>
        <w:t xml:space="preserve">xamples taken from the </w:t>
      </w:r>
      <w:r w:rsidRPr="00DE2A7F">
        <w:rPr>
          <w:i/>
        </w:rPr>
        <w:t>Corpus of Vernacular Kansai Japanese</w:t>
      </w:r>
      <w:r>
        <w:t xml:space="preserve"> are followed by brackets containing the following speaker characteristics: corpus code, eitherKSJ, KYT, or TKC; </w:t>
      </w:r>
      <w:r w:rsidR="00C45D92">
        <w:t>identifier number; gender, either female (f) or male (m); and age cohort</w:t>
      </w:r>
      <w:r w:rsidR="00A571D5">
        <w:t xml:space="preserve"> (1 through 9; see Section 3 for details)</w:t>
      </w:r>
      <w:r w:rsidR="00C45D92">
        <w:t>.</w:t>
      </w:r>
    </w:p>
  </w:footnote>
  <w:footnote w:id="4">
    <w:p w:rsidR="00DA6D1D" w:rsidRDefault="00DA6D1D" w:rsidP="00DA6D1D">
      <w:pPr>
        <w:pStyle w:val="mfootnote"/>
      </w:pPr>
      <w:r>
        <w:rPr>
          <w:rStyle w:val="aa"/>
        </w:rPr>
        <w:footnoteRef/>
      </w:r>
      <w:r>
        <w:tab/>
        <w:t xml:space="preserve">We acknowledge that such an explanation is bias in favor of a genitive account and </w:t>
      </w:r>
      <w:r w:rsidR="00A90C4E">
        <w:t xml:space="preserve">bias </w:t>
      </w:r>
      <w:r>
        <w:t>against an emergent account. We equally consider both possibilities during the analysis of th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346&lt;/item&gt;&lt;item&gt;347&lt;/item&gt;&lt;item&gt;506&lt;/item&gt;&lt;item&gt;635&lt;/item&gt;&lt;item&gt;637&lt;/item&gt;&lt;item&gt;638&lt;/item&gt;&lt;/record-ids&gt;&lt;/item&gt;&lt;/Libraries&gt;"/>
  </w:docVars>
  <w:rsids>
    <w:rsidRoot w:val="004A6F86"/>
    <w:rsid w:val="00015E71"/>
    <w:rsid w:val="00031125"/>
    <w:rsid w:val="000463EC"/>
    <w:rsid w:val="00055EF3"/>
    <w:rsid w:val="000619C0"/>
    <w:rsid w:val="00063AD1"/>
    <w:rsid w:val="000840D1"/>
    <w:rsid w:val="00096AD9"/>
    <w:rsid w:val="000A4083"/>
    <w:rsid w:val="000B069F"/>
    <w:rsid w:val="000C0E7D"/>
    <w:rsid w:val="00104DDF"/>
    <w:rsid w:val="001076F6"/>
    <w:rsid w:val="00116248"/>
    <w:rsid w:val="001317A5"/>
    <w:rsid w:val="001372D5"/>
    <w:rsid w:val="00137528"/>
    <w:rsid w:val="00141B90"/>
    <w:rsid w:val="00147490"/>
    <w:rsid w:val="00147615"/>
    <w:rsid w:val="00166BBC"/>
    <w:rsid w:val="0016705D"/>
    <w:rsid w:val="00185728"/>
    <w:rsid w:val="001908A7"/>
    <w:rsid w:val="00194E68"/>
    <w:rsid w:val="001A1A98"/>
    <w:rsid w:val="001A6274"/>
    <w:rsid w:val="001A68CD"/>
    <w:rsid w:val="001E1429"/>
    <w:rsid w:val="001F6DED"/>
    <w:rsid w:val="00202C01"/>
    <w:rsid w:val="00217AFF"/>
    <w:rsid w:val="00241CA6"/>
    <w:rsid w:val="002432DF"/>
    <w:rsid w:val="00280D4E"/>
    <w:rsid w:val="00296873"/>
    <w:rsid w:val="00297BC9"/>
    <w:rsid w:val="002A42D5"/>
    <w:rsid w:val="002A50A2"/>
    <w:rsid w:val="002B1A79"/>
    <w:rsid w:val="002D0BCA"/>
    <w:rsid w:val="002D35C5"/>
    <w:rsid w:val="002D3FCC"/>
    <w:rsid w:val="00313FDE"/>
    <w:rsid w:val="00322603"/>
    <w:rsid w:val="00353580"/>
    <w:rsid w:val="00383837"/>
    <w:rsid w:val="003A7C53"/>
    <w:rsid w:val="003C026B"/>
    <w:rsid w:val="003D2ACE"/>
    <w:rsid w:val="003E1865"/>
    <w:rsid w:val="00413490"/>
    <w:rsid w:val="004224D3"/>
    <w:rsid w:val="00425040"/>
    <w:rsid w:val="00460485"/>
    <w:rsid w:val="004668D6"/>
    <w:rsid w:val="00476272"/>
    <w:rsid w:val="004A24FB"/>
    <w:rsid w:val="004A4BD1"/>
    <w:rsid w:val="004A6F86"/>
    <w:rsid w:val="004B6F1B"/>
    <w:rsid w:val="004C70E4"/>
    <w:rsid w:val="004E1D88"/>
    <w:rsid w:val="004F5B18"/>
    <w:rsid w:val="0050072F"/>
    <w:rsid w:val="005406C3"/>
    <w:rsid w:val="00554E26"/>
    <w:rsid w:val="00567671"/>
    <w:rsid w:val="00577FD6"/>
    <w:rsid w:val="0058350F"/>
    <w:rsid w:val="005A25CB"/>
    <w:rsid w:val="005B4E8C"/>
    <w:rsid w:val="005D1916"/>
    <w:rsid w:val="005E21C2"/>
    <w:rsid w:val="005E5AD9"/>
    <w:rsid w:val="00604720"/>
    <w:rsid w:val="006530CF"/>
    <w:rsid w:val="006569B5"/>
    <w:rsid w:val="00674BAB"/>
    <w:rsid w:val="00674CF2"/>
    <w:rsid w:val="00675DA6"/>
    <w:rsid w:val="006801A4"/>
    <w:rsid w:val="00694F5A"/>
    <w:rsid w:val="006B571C"/>
    <w:rsid w:val="006C5E9A"/>
    <w:rsid w:val="006D4B69"/>
    <w:rsid w:val="007174EF"/>
    <w:rsid w:val="007414D3"/>
    <w:rsid w:val="00766EA8"/>
    <w:rsid w:val="007853CB"/>
    <w:rsid w:val="007C065A"/>
    <w:rsid w:val="007E1E2C"/>
    <w:rsid w:val="007F1E5C"/>
    <w:rsid w:val="007F4BD5"/>
    <w:rsid w:val="0082244C"/>
    <w:rsid w:val="0083599A"/>
    <w:rsid w:val="008464D4"/>
    <w:rsid w:val="008663F3"/>
    <w:rsid w:val="00874F97"/>
    <w:rsid w:val="0088523C"/>
    <w:rsid w:val="008B2830"/>
    <w:rsid w:val="008B4218"/>
    <w:rsid w:val="008B538A"/>
    <w:rsid w:val="008B5AE4"/>
    <w:rsid w:val="008B5B25"/>
    <w:rsid w:val="008C46E3"/>
    <w:rsid w:val="00915038"/>
    <w:rsid w:val="00941B37"/>
    <w:rsid w:val="009619F8"/>
    <w:rsid w:val="00983E79"/>
    <w:rsid w:val="00997323"/>
    <w:rsid w:val="009A73BB"/>
    <w:rsid w:val="009A7489"/>
    <w:rsid w:val="009F0C69"/>
    <w:rsid w:val="009F611C"/>
    <w:rsid w:val="00A27CF5"/>
    <w:rsid w:val="00A571D5"/>
    <w:rsid w:val="00A73645"/>
    <w:rsid w:val="00A871B1"/>
    <w:rsid w:val="00A90C4E"/>
    <w:rsid w:val="00A912DF"/>
    <w:rsid w:val="00A94310"/>
    <w:rsid w:val="00B0469C"/>
    <w:rsid w:val="00B1662C"/>
    <w:rsid w:val="00B470C7"/>
    <w:rsid w:val="00B53D4E"/>
    <w:rsid w:val="00B54F34"/>
    <w:rsid w:val="00B76CC7"/>
    <w:rsid w:val="00B8289F"/>
    <w:rsid w:val="00B83045"/>
    <w:rsid w:val="00BB220F"/>
    <w:rsid w:val="00BB3B68"/>
    <w:rsid w:val="00BB4EF0"/>
    <w:rsid w:val="00BC224D"/>
    <w:rsid w:val="00BD795B"/>
    <w:rsid w:val="00BE6133"/>
    <w:rsid w:val="00BF022C"/>
    <w:rsid w:val="00C17E8B"/>
    <w:rsid w:val="00C216BB"/>
    <w:rsid w:val="00C40E9A"/>
    <w:rsid w:val="00C45D92"/>
    <w:rsid w:val="00C50F8F"/>
    <w:rsid w:val="00C81B43"/>
    <w:rsid w:val="00C91D14"/>
    <w:rsid w:val="00CA57C9"/>
    <w:rsid w:val="00CB1633"/>
    <w:rsid w:val="00CB718A"/>
    <w:rsid w:val="00CD678C"/>
    <w:rsid w:val="00CD7C96"/>
    <w:rsid w:val="00CF429C"/>
    <w:rsid w:val="00CF497E"/>
    <w:rsid w:val="00D2252C"/>
    <w:rsid w:val="00D30615"/>
    <w:rsid w:val="00D362B3"/>
    <w:rsid w:val="00D435E2"/>
    <w:rsid w:val="00D55326"/>
    <w:rsid w:val="00D641E8"/>
    <w:rsid w:val="00D74C69"/>
    <w:rsid w:val="00D879EA"/>
    <w:rsid w:val="00D95069"/>
    <w:rsid w:val="00DA6D1D"/>
    <w:rsid w:val="00DD2241"/>
    <w:rsid w:val="00DE2A7F"/>
    <w:rsid w:val="00E01BBC"/>
    <w:rsid w:val="00E74C97"/>
    <w:rsid w:val="00E827A8"/>
    <w:rsid w:val="00E82B17"/>
    <w:rsid w:val="00E85C41"/>
    <w:rsid w:val="00E87B8B"/>
    <w:rsid w:val="00EA2D53"/>
    <w:rsid w:val="00EC5FFD"/>
    <w:rsid w:val="00F1035A"/>
    <w:rsid w:val="00F14225"/>
    <w:rsid w:val="00F27EF8"/>
    <w:rsid w:val="00F32B1C"/>
    <w:rsid w:val="00F44B53"/>
    <w:rsid w:val="00F749EB"/>
    <w:rsid w:val="00F85039"/>
    <w:rsid w:val="00F96E24"/>
    <w:rsid w:val="00FA66CF"/>
    <w:rsid w:val="00FB27B1"/>
    <w:rsid w:val="00FE6FE5"/>
    <w:rsid w:val="00FF0E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F8C32C5"/>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semiHidden/>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C216BB"/>
    <w:pPr>
      <w:tabs>
        <w:tab w:val="left" w:pos="426"/>
      </w:tabs>
      <w:spacing w:beforeLines="100" w:before="360" w:afterLines="50" w:after="180"/>
    </w:pPr>
    <w:rPr>
      <w:b/>
      <w:sz w:val="22"/>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425040"/>
    <w:pPr>
      <w:tabs>
        <w:tab w:val="left" w:pos="142"/>
      </w:tabs>
      <w:ind w:left="142" w:hanging="142"/>
    </w:pPr>
    <w:rPr>
      <w:sz w:val="18"/>
    </w:rPr>
  </w:style>
  <w:style w:type="paragraph" w:customStyle="1" w:styleId="msubsection">
    <w:name w:val="m subsection"/>
    <w:basedOn w:val="mSection"/>
    <w:qFormat/>
    <w:rsid w:val="00C216BB"/>
    <w:rPr>
      <w:szCs w:val="22"/>
    </w:rPr>
  </w:style>
  <w:style w:type="character" w:styleId="ac">
    <w:name w:val="Placeholder Text"/>
    <w:basedOn w:val="a0"/>
    <w:uiPriority w:val="99"/>
    <w:semiHidden/>
    <w:rsid w:val="00217AFF"/>
    <w:rPr>
      <w:color w:val="808080"/>
    </w:rPr>
  </w:style>
  <w:style w:type="paragraph" w:customStyle="1" w:styleId="msubsubsection">
    <w:name w:val="m subsubsection"/>
    <w:basedOn w:val="msubsection"/>
    <w:qFormat/>
    <w:rsid w:val="008B4218"/>
    <w:rPr>
      <w:b w:val="0"/>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62887">
      <w:bodyDiv w:val="1"/>
      <w:marLeft w:val="0"/>
      <w:marRight w:val="0"/>
      <w:marTop w:val="0"/>
      <w:marBottom w:val="0"/>
      <w:divBdr>
        <w:top w:val="none" w:sz="0" w:space="0" w:color="auto"/>
        <w:left w:val="none" w:sz="0" w:space="0" w:color="auto"/>
        <w:bottom w:val="none" w:sz="0" w:space="0" w:color="auto"/>
        <w:right w:val="none" w:sz="0" w:space="0" w:color="auto"/>
      </w:divBdr>
    </w:div>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602614300">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 w:id="1065566465">
      <w:bodyDiv w:val="1"/>
      <w:marLeft w:val="0"/>
      <w:marRight w:val="0"/>
      <w:marTop w:val="0"/>
      <w:marBottom w:val="0"/>
      <w:divBdr>
        <w:top w:val="none" w:sz="0" w:space="0" w:color="auto"/>
        <w:left w:val="none" w:sz="0" w:space="0" w:color="auto"/>
        <w:bottom w:val="none" w:sz="0" w:space="0" w:color="auto"/>
        <w:right w:val="none" w:sz="0" w:space="0" w:color="auto"/>
      </w:divBdr>
    </w:div>
    <w:div w:id="1189876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1D4A5A-EE96-42C6-9702-0006A1514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5</TotalTime>
  <Pages>11</Pages>
  <Words>3781</Words>
  <Characters>21554</Characters>
  <Application>Microsoft Office Word</Application>
  <DocSecurity>0</DocSecurity>
  <Lines>179</Lines>
  <Paragraphs>50</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25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52</cp:revision>
  <dcterms:created xsi:type="dcterms:W3CDTF">2020-06-25T22:48:00Z</dcterms:created>
  <dcterms:modified xsi:type="dcterms:W3CDTF">2020-07-27T01:14:00Z</dcterms:modified>
</cp:coreProperties>
</file>